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8EB176B" w14:textId="6C528DF8" w:rsidR="00A13548" w:rsidRPr="009F45B1" w:rsidRDefault="00A13548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9F45B1">
        <w:rPr>
          <w:rFonts w:ascii="Times New Roman" w:hAnsi="Times New Roman" w:cs="Times New Roman"/>
          <w:b/>
          <w:sz w:val="28"/>
          <w:szCs w:val="28"/>
        </w:rPr>
        <w:t>T.C.</w:t>
      </w:r>
    </w:p>
    <w:p w14:paraId="0DEE1AE8" w14:textId="77777777" w:rsidR="00A13548" w:rsidRPr="009F45B1" w:rsidRDefault="008E4433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9F45B1">
        <w:rPr>
          <w:rFonts w:ascii="Times New Roman" w:hAnsi="Times New Roman" w:cs="Times New Roman"/>
          <w:b/>
          <w:sz w:val="28"/>
          <w:szCs w:val="28"/>
        </w:rPr>
        <w:t>ISPARTA UYGULAMALI BİLİMLER</w:t>
      </w:r>
      <w:r w:rsidR="00A13548" w:rsidRPr="009F45B1">
        <w:rPr>
          <w:rFonts w:ascii="Times New Roman" w:hAnsi="Times New Roman" w:cs="Times New Roman"/>
          <w:b/>
          <w:sz w:val="28"/>
          <w:szCs w:val="28"/>
        </w:rPr>
        <w:t xml:space="preserve"> ÜNİVERSİTESİ</w:t>
      </w:r>
    </w:p>
    <w:p w14:paraId="028AF5DD" w14:textId="77777777" w:rsidR="00A13548" w:rsidRDefault="00E33045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E33045">
        <w:rPr>
          <w:rFonts w:ascii="Times New Roman" w:hAnsi="Times New Roman" w:cs="Times New Roman"/>
          <w:b/>
          <w:noProof/>
          <w:sz w:val="24"/>
          <w:szCs w:val="28"/>
        </w:rPr>
        <mc:AlternateContent>
          <mc:Choice Requires="wpg">
            <w:drawing>
              <wp:anchor distT="0" distB="0" distL="114300" distR="114300" simplePos="0" relativeHeight="252090368" behindDoc="0" locked="0" layoutInCell="1" allowOverlap="1" wp14:anchorId="33D459E1" wp14:editId="7488CD8C">
                <wp:simplePos x="0" y="0"/>
                <wp:positionH relativeFrom="column">
                  <wp:posOffset>4365190</wp:posOffset>
                </wp:positionH>
                <wp:positionV relativeFrom="paragraph">
                  <wp:posOffset>189821</wp:posOffset>
                </wp:positionV>
                <wp:extent cx="1483160" cy="2633824"/>
                <wp:effectExtent l="57150" t="38100" r="79375" b="90805"/>
                <wp:wrapNone/>
                <wp:docPr id="381" name="Grup 38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483160" cy="2633824"/>
                          <a:chOff x="1679946" y="-15091"/>
                          <a:chExt cx="1483196" cy="2635020"/>
                        </a:xfrm>
                        <a:solidFill>
                          <a:srgbClr val="2555A6"/>
                        </a:solidFill>
                      </wpg:grpSpPr>
                      <wps:wsp>
                        <wps:cNvPr id="199" name="Metin Kutusu 199"/>
                        <wps:cNvSpPr txBox="1"/>
                        <wps:spPr>
                          <a:xfrm>
                            <a:off x="2001092" y="1024728"/>
                            <a:ext cx="1162050" cy="495299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5CD54FD" w14:textId="77777777" w:rsidR="001C0E4B" w:rsidRPr="00B557A1" w:rsidRDefault="001C0E4B" w:rsidP="00B557A1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B557A1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4 Punto</w:t>
                              </w:r>
                            </w:p>
                            <w:p w14:paraId="714249EB" w14:textId="77777777" w:rsidR="001C0E4B" w:rsidRPr="00B557A1" w:rsidRDefault="001C0E4B" w:rsidP="00B557A1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B557A1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 Satır aralığı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78" name="Düz Ok Bağlayıcısı 378"/>
                        <wps:cNvCnPr/>
                        <wps:spPr>
                          <a:xfrm flipH="1">
                            <a:off x="1743768" y="1732738"/>
                            <a:ext cx="744278" cy="887191"/>
                          </a:xfrm>
                          <a:prstGeom prst="straightConnector1">
                            <a:avLst/>
                          </a:prstGeom>
                          <a:grpFill/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5"/>
                          </a:lnRef>
                          <a:fillRef idx="0">
                            <a:schemeClr val="accent5"/>
                          </a:fillRef>
                          <a:effectRef idx="2">
                            <a:schemeClr val="accent5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0" name="Düz Ok Bağlayıcısı 380"/>
                        <wps:cNvCnPr/>
                        <wps:spPr>
                          <a:xfrm flipH="1" flipV="1">
                            <a:off x="1679946" y="-15091"/>
                            <a:ext cx="808101" cy="876106"/>
                          </a:xfrm>
                          <a:prstGeom prst="straightConnector1">
                            <a:avLst/>
                          </a:prstGeom>
                          <a:solidFill>
                            <a:srgbClr val="2555A6"/>
                          </a:solidFill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5"/>
                          </a:lnRef>
                          <a:fillRef idx="0">
                            <a:schemeClr val="accent5"/>
                          </a:fillRef>
                          <a:effectRef idx="2">
                            <a:schemeClr val="accent5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33D459E1" id="Grup 381" o:spid="_x0000_s1026" style="position:absolute;left:0;text-align:left;margin-left:343.7pt;margin-top:14.95pt;width:116.8pt;height:207.4pt;z-index:252090368;mso-width-relative:margin" coordorigin="16799,-150" coordsize="14831,263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Metin Kutusu 199" o:spid="_x0000_s1027" type="#_x0000_t202" style="position:absolute;left:20010;top:10247;width:11621;height:49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" fillcolor="#2555a6" strokecolor="#795d9b [3047]">
                  <v:shadow on="t" color="black" opacity="24903f" origin=",.5" offset="0,.55556mm"/>
                  <v:textbox>
                    <w:txbxContent>
                      <w:p w14:paraId="45CD54FD" w14:textId="77777777" w:rsidR="001C0E4B" w:rsidRPr="00B557A1" w:rsidRDefault="001C0E4B" w:rsidP="00B557A1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B557A1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4 Punto</w:t>
                        </w:r>
                      </w:p>
                      <w:p w14:paraId="714249EB" w14:textId="77777777" w:rsidR="001C0E4B" w:rsidRPr="00B557A1" w:rsidRDefault="001C0E4B" w:rsidP="00B557A1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B557A1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 Satır aralığı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Düz Ok Bağlayıcısı 378" o:spid="_x0000_s1028" type="#_x0000_t32" style="position:absolute;left:17437;top:17327;width:7443;height:887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" strokecolor="#5cc5c5" strokeweight="3pt">
                  <v:stroke endarrow="open"/>
                  <v:shadow on="t" color="black" opacity="22937f" origin=",.5" offset="0,.63889mm"/>
                </v:shape>
                <v:shape id="Düz Ok Bağlayıcısı 380" o:spid="_x0000_s1029" type="#_x0000_t32" style="position:absolute;left:16799;top:-150;width:8081;height:8760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" filled="t" fillcolor="#2555a6" strokecolor="#5cc5c5" strokeweight="3pt">
                  <v:stroke endarrow="open"/>
                  <v:shadow on="t" color="black" opacity="22937f" origin=",.5" offset="0,.63889mm"/>
                </v:shape>
              </v:group>
            </w:pict>
          </mc:Fallback>
        </mc:AlternateContent>
      </w:r>
      <w:r w:rsidR="006C04A9">
        <w:rPr>
          <w:rFonts w:ascii="Times New Roman" w:hAnsi="Times New Roman" w:cs="Times New Roman"/>
          <w:b/>
          <w:sz w:val="28"/>
          <w:szCs w:val="28"/>
        </w:rPr>
        <w:t>ORMAN FAKÜLTESİ</w:t>
      </w:r>
    </w:p>
    <w:p w14:paraId="2806C444" w14:textId="77777777" w:rsidR="006C04A9" w:rsidRDefault="006C04A9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………………………… BÖLÜMÜ</w:t>
      </w:r>
    </w:p>
    <w:p w14:paraId="26A41D8A" w14:textId="77777777" w:rsidR="00A13548" w:rsidRPr="008B07B7" w:rsidRDefault="00E33045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65120" behindDoc="0" locked="0" layoutInCell="1" allowOverlap="1" wp14:anchorId="3F4278A2" wp14:editId="741AB398">
                <wp:simplePos x="0" y="0"/>
                <wp:positionH relativeFrom="margin">
                  <wp:posOffset>2741265</wp:posOffset>
                </wp:positionH>
                <wp:positionV relativeFrom="paragraph">
                  <wp:posOffset>84042</wp:posOffset>
                </wp:positionV>
                <wp:extent cx="271780" cy="1116418"/>
                <wp:effectExtent l="57150" t="38100" r="71120" b="102870"/>
                <wp:wrapNone/>
                <wp:docPr id="5" name="Sol Ayraç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 flipV="1">
                          <a:off x="0" y="0"/>
                          <a:ext cx="271780" cy="1116418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B860284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Sol Ayraç 5" o:spid="_x0000_s1026" type="#_x0000_t87" style="position:absolute;margin-left:215.85pt;margin-top:6.6pt;width:21.4pt;height:87.9pt;flip:x y;z-index:2521651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" adj="1104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010E0C25" w14:textId="77777777" w:rsidR="00A13548" w:rsidRPr="008B07B7" w:rsidRDefault="00A13548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12F48A79" w14:textId="77777777" w:rsidR="00E33045" w:rsidRPr="008B07B7" w:rsidRDefault="00E33045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69216" behindDoc="0" locked="0" layoutInCell="1" allowOverlap="1" wp14:anchorId="3F68B8C4" wp14:editId="2F851C6F">
                <wp:simplePos x="0" y="0"/>
                <wp:positionH relativeFrom="column">
                  <wp:posOffset>3113125</wp:posOffset>
                </wp:positionH>
                <wp:positionV relativeFrom="paragraph">
                  <wp:posOffset>37288</wp:posOffset>
                </wp:positionV>
                <wp:extent cx="1162050" cy="495299"/>
                <wp:effectExtent l="57150" t="38100" r="76200" b="95885"/>
                <wp:wrapNone/>
                <wp:docPr id="7" name="Metin Kutusu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5299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811A186" w14:textId="77777777" w:rsidR="001C0E4B" w:rsidRPr="00B557A1" w:rsidRDefault="001C0E4B" w:rsidP="00E33045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7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F68B8C4" id="Metin Kutusu 7" o:spid="_x0000_s1030" type="#_x0000_t202" style="position:absolute;left:0;text-align:left;margin-left:245.15pt;margin-top:2.95pt;width:91.5pt;height:39pt;z-index:252169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" fillcolor="#2555a6" strokecolor="#795d9b [3047]">
                <v:shadow on="t" color="black" opacity="24903f" origin=",.5" offset="0,.55556mm"/>
                <v:textbox>
                  <w:txbxContent>
                    <w:p w14:paraId="7811A186" w14:textId="77777777" w:rsidR="001C0E4B" w:rsidRPr="00B557A1" w:rsidRDefault="001C0E4B" w:rsidP="00E33045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7 Satır boşluk bırakılır.</w:t>
                      </w:r>
                    </w:p>
                  </w:txbxContent>
                </v:textbox>
              </v:shape>
            </w:pict>
          </mc:Fallback>
        </mc:AlternateContent>
      </w:r>
    </w:p>
    <w:p w14:paraId="4A71076E" w14:textId="77777777" w:rsidR="00E33045" w:rsidRPr="008B07B7" w:rsidRDefault="00E33045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6D36EEE2" w14:textId="77777777" w:rsidR="00A13548" w:rsidRPr="008B07B7" w:rsidRDefault="00A13548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6F7751D4" w14:textId="77777777" w:rsidR="00A13548" w:rsidRPr="008B07B7" w:rsidRDefault="00A13548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4F8B2A6D" w14:textId="77777777" w:rsidR="00A13548" w:rsidRPr="008B07B7" w:rsidRDefault="003827C7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27232" behindDoc="0" locked="0" layoutInCell="1" allowOverlap="1" wp14:anchorId="20A09103" wp14:editId="4AE7ECE4">
                <wp:simplePos x="0" y="0"/>
                <wp:positionH relativeFrom="margin">
                  <wp:posOffset>499745</wp:posOffset>
                </wp:positionH>
                <wp:positionV relativeFrom="paragraph">
                  <wp:posOffset>154306</wp:posOffset>
                </wp:positionV>
                <wp:extent cx="271780" cy="523875"/>
                <wp:effectExtent l="76200" t="38100" r="52070" b="104775"/>
                <wp:wrapNone/>
                <wp:docPr id="24" name="Sol Ayraç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271780" cy="523875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89D8D8" id="Sol Ayraç 24" o:spid="_x0000_s1026" type="#_x0000_t87" style="position:absolute;margin-left:39.35pt;margin-top:12.15pt;width:21.4pt;height:41.25pt;flip:y;z-index:2521272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" adj="2352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  <w:r w:rsidR="00A417FC"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08800" behindDoc="0" locked="0" layoutInCell="1" allowOverlap="1" wp14:anchorId="3E77C7A3" wp14:editId="143285C5">
                <wp:simplePos x="0" y="0"/>
                <wp:positionH relativeFrom="column">
                  <wp:posOffset>-719455</wp:posOffset>
                </wp:positionH>
                <wp:positionV relativeFrom="paragraph">
                  <wp:posOffset>125730</wp:posOffset>
                </wp:positionV>
                <wp:extent cx="1162050" cy="495299"/>
                <wp:effectExtent l="57150" t="38100" r="76200" b="95885"/>
                <wp:wrapNone/>
                <wp:docPr id="4" name="Metin Kutusu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5299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8CDF230" w14:textId="77777777" w:rsidR="001C0E4B" w:rsidRPr="00B557A1" w:rsidRDefault="001C0E4B" w:rsidP="00B557A1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B557A1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2 Punto</w:t>
                            </w:r>
                          </w:p>
                          <w:p w14:paraId="1FD105FD" w14:textId="77777777" w:rsidR="001C0E4B" w:rsidRPr="00B557A1" w:rsidRDefault="001C0E4B" w:rsidP="00B557A1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B557A1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aralığı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E77C7A3" id="Metin Kutusu 4" o:spid="_x0000_s1031" type="#_x0000_t202" style="position:absolute;left:0;text-align:left;margin-left:-56.65pt;margin-top:9.9pt;width:91.5pt;height:39pt;z-index:2521088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" fillcolor="#2555a6" strokecolor="#795d9b [3047]">
                <v:shadow on="t" color="black" opacity="24903f" origin=",.5" offset="0,.55556mm"/>
                <v:textbox>
                  <w:txbxContent>
                    <w:p w14:paraId="48CDF230" w14:textId="77777777" w:rsidR="001C0E4B" w:rsidRPr="00B557A1" w:rsidRDefault="001C0E4B" w:rsidP="00B557A1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B557A1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2 Punto</w:t>
                      </w:r>
                    </w:p>
                    <w:p w14:paraId="1FD105FD" w14:textId="77777777" w:rsidR="001C0E4B" w:rsidRPr="00B557A1" w:rsidRDefault="001C0E4B" w:rsidP="00B557A1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B557A1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aralığı</w:t>
                      </w:r>
                    </w:p>
                  </w:txbxContent>
                </v:textbox>
              </v:shape>
            </w:pict>
          </mc:Fallback>
        </mc:AlternateContent>
      </w:r>
    </w:p>
    <w:p w14:paraId="28E76D8B" w14:textId="635E4AAC" w:rsidR="00A13548" w:rsidRPr="009F45B1" w:rsidRDefault="006C04A9" w:rsidP="0001270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C04A9">
        <w:rPr>
          <w:rFonts w:ascii="Times New Roman" w:hAnsi="Times New Roman" w:cs="Times New Roman"/>
          <w:b/>
          <w:sz w:val="24"/>
          <w:szCs w:val="24"/>
        </w:rPr>
        <w:t xml:space="preserve">BİTİRME </w:t>
      </w:r>
      <w:r w:rsidR="00571E51" w:rsidRPr="009F45B1">
        <w:rPr>
          <w:rFonts w:ascii="Times New Roman" w:hAnsi="Times New Roman" w:cs="Times New Roman"/>
          <w:b/>
          <w:sz w:val="24"/>
          <w:szCs w:val="24"/>
        </w:rPr>
        <w:t>TEZİ</w:t>
      </w:r>
    </w:p>
    <w:p w14:paraId="51622E15" w14:textId="77777777" w:rsidR="00A13548" w:rsidRPr="009F45B1" w:rsidRDefault="006C04A9" w:rsidP="0001270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………………………</w:t>
      </w:r>
      <w:r w:rsidR="00A417F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71E51" w:rsidRPr="009F45B1">
        <w:rPr>
          <w:rFonts w:ascii="Times New Roman" w:hAnsi="Times New Roman" w:cs="Times New Roman"/>
          <w:b/>
          <w:sz w:val="24"/>
          <w:szCs w:val="24"/>
        </w:rPr>
        <w:t>ANABİLİM DALI</w:t>
      </w:r>
    </w:p>
    <w:p w14:paraId="3E8ECB7F" w14:textId="77777777" w:rsidR="00A13548" w:rsidRPr="008B07B7" w:rsidRDefault="00E33045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63072" behindDoc="0" locked="0" layoutInCell="1" allowOverlap="1" wp14:anchorId="714289F7" wp14:editId="20B3B9CD">
                <wp:simplePos x="0" y="0"/>
                <wp:positionH relativeFrom="margin">
                  <wp:posOffset>2196155</wp:posOffset>
                </wp:positionH>
                <wp:positionV relativeFrom="paragraph">
                  <wp:posOffset>45424</wp:posOffset>
                </wp:positionV>
                <wp:extent cx="271780" cy="1116418"/>
                <wp:effectExtent l="76200" t="38100" r="52070" b="102870"/>
                <wp:wrapNone/>
                <wp:docPr id="1" name="Sol Ayraç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271780" cy="1116418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A6C031" id="Sol Ayraç 1" o:spid="_x0000_s1026" type="#_x0000_t87" style="position:absolute;margin-left:172.95pt;margin-top:3.6pt;width:21.4pt;height:87.9pt;flip:y;z-index:2521630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" adj="1104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0721A83F" w14:textId="77777777" w:rsidR="00A13548" w:rsidRPr="008B07B7" w:rsidRDefault="00E33045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67168" behindDoc="0" locked="0" layoutInCell="1" allowOverlap="1" wp14:anchorId="29EBA4B2" wp14:editId="501A157B">
                <wp:simplePos x="0" y="0"/>
                <wp:positionH relativeFrom="column">
                  <wp:posOffset>937260</wp:posOffset>
                </wp:positionH>
                <wp:positionV relativeFrom="paragraph">
                  <wp:posOffset>171406</wp:posOffset>
                </wp:positionV>
                <wp:extent cx="1162050" cy="495299"/>
                <wp:effectExtent l="57150" t="38100" r="76200" b="95885"/>
                <wp:wrapNone/>
                <wp:docPr id="6" name="Metin Kutusu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5299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849CA3E" w14:textId="77777777" w:rsidR="001C0E4B" w:rsidRPr="00B557A1" w:rsidRDefault="001C0E4B" w:rsidP="00E33045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7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9EBA4B2" id="Metin Kutusu 6" o:spid="_x0000_s1032" type="#_x0000_t202" style="position:absolute;left:0;text-align:left;margin-left:73.8pt;margin-top:13.5pt;width:91.5pt;height:39pt;z-index:252167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" fillcolor="#2555a6" strokecolor="#795d9b [3047]">
                <v:shadow on="t" color="black" opacity="24903f" origin=",.5" offset="0,.55556mm"/>
                <v:textbox>
                  <w:txbxContent>
                    <w:p w14:paraId="0849CA3E" w14:textId="77777777" w:rsidR="001C0E4B" w:rsidRPr="00B557A1" w:rsidRDefault="001C0E4B" w:rsidP="00E33045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7 Satır boşluk bırakılır.</w:t>
                      </w:r>
                    </w:p>
                  </w:txbxContent>
                </v:textbox>
              </v:shape>
            </w:pict>
          </mc:Fallback>
        </mc:AlternateContent>
      </w:r>
    </w:p>
    <w:p w14:paraId="31403BF3" w14:textId="77777777" w:rsidR="00571E51" w:rsidRPr="008B07B7" w:rsidRDefault="00571E51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0848A290" w14:textId="77777777" w:rsidR="00E33045" w:rsidRPr="008B07B7" w:rsidRDefault="00E33045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65911426" w14:textId="77777777" w:rsidR="00A13548" w:rsidRPr="008B07B7" w:rsidRDefault="00A13548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09BEEB98" w14:textId="77777777" w:rsidR="00E33045" w:rsidRPr="008B07B7" w:rsidRDefault="00E33045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7C60EE5F" w14:textId="77777777" w:rsidR="00FC1C57" w:rsidRPr="008B07B7" w:rsidRDefault="00FC1C57" w:rsidP="0001270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2DA5AFA5" w14:textId="77777777" w:rsidR="004D0753" w:rsidRPr="004D0753" w:rsidRDefault="004D0753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highlight w:val="cyan"/>
        </w:rPr>
      </w:pPr>
      <w:r w:rsidRPr="004D0753">
        <w:rPr>
          <w:rFonts w:ascii="Times New Roman" w:hAnsi="Times New Roman" w:cs="Times New Roman"/>
          <w:b/>
          <w:sz w:val="28"/>
          <w:szCs w:val="28"/>
          <w:highlight w:val="cyan"/>
        </w:rPr>
        <w:t>(TEZ BAŞLIĞI BURAYA YAZILIR)</w:t>
      </w:r>
    </w:p>
    <w:p w14:paraId="48500D9B" w14:textId="77777777" w:rsidR="00A13548" w:rsidRPr="002C2AF2" w:rsidRDefault="00100DE6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4D0753">
        <w:rPr>
          <w:rFonts w:ascii="Times New Roman" w:hAnsi="Times New Roman" w:cs="Times New Roman"/>
          <w:b/>
          <w:sz w:val="28"/>
          <w:szCs w:val="28"/>
          <w:highlight w:val="yellow"/>
        </w:rPr>
        <w:t>A</w:t>
      </w:r>
      <w:r w:rsidR="004D0753" w:rsidRPr="004D0753">
        <w:rPr>
          <w:rFonts w:ascii="Times New Roman" w:hAnsi="Times New Roman" w:cs="Times New Roman"/>
          <w:b/>
          <w:sz w:val="28"/>
          <w:szCs w:val="28"/>
          <w:highlight w:val="yellow"/>
        </w:rPr>
        <w:t xml:space="preserve">AAAAAAAAA BBBBBBBBB CCCCCCCCCCCC </w:t>
      </w:r>
      <w:r w:rsidR="004D0753">
        <w:rPr>
          <w:rFonts w:ascii="Times New Roman" w:hAnsi="Times New Roman" w:cs="Times New Roman"/>
          <w:b/>
          <w:sz w:val="28"/>
          <w:szCs w:val="28"/>
          <w:highlight w:val="yellow"/>
        </w:rPr>
        <w:t>D</w:t>
      </w:r>
      <w:r w:rsidR="004D0753" w:rsidRPr="004D0753">
        <w:rPr>
          <w:rFonts w:ascii="Times New Roman" w:hAnsi="Times New Roman" w:cs="Times New Roman"/>
          <w:b/>
          <w:sz w:val="28"/>
          <w:szCs w:val="28"/>
          <w:highlight w:val="yellow"/>
        </w:rPr>
        <w:t>DDDDDDDDD EEEEEEEEE FFFFFFFFF GGGGGGGGG</w:t>
      </w:r>
    </w:p>
    <w:p w14:paraId="4226C3C8" w14:textId="77777777" w:rsidR="00E706CC" w:rsidRDefault="00E706CC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72288" behindDoc="0" locked="0" layoutInCell="1" allowOverlap="1" wp14:anchorId="13B70134" wp14:editId="6EB5E27B">
                <wp:simplePos x="0" y="0"/>
                <wp:positionH relativeFrom="margin">
                  <wp:posOffset>2198370</wp:posOffset>
                </wp:positionH>
                <wp:positionV relativeFrom="paragraph">
                  <wp:posOffset>79375</wp:posOffset>
                </wp:positionV>
                <wp:extent cx="271780" cy="920115"/>
                <wp:effectExtent l="76200" t="38100" r="52070" b="89535"/>
                <wp:wrapNone/>
                <wp:docPr id="19" name="Sol Ayraç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271780" cy="920115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D2D724" id="Sol Ayraç 19" o:spid="_x0000_s1026" type="#_x0000_t87" style="position:absolute;margin-left:173.1pt;margin-top:6.25pt;width:21.4pt;height:72.45pt;flip:y;z-index:2521722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" adj="1339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74336" behindDoc="0" locked="0" layoutInCell="1" allowOverlap="1" wp14:anchorId="52BE8A89" wp14:editId="72D57B5D">
                <wp:simplePos x="0" y="0"/>
                <wp:positionH relativeFrom="column">
                  <wp:posOffset>-1106805</wp:posOffset>
                </wp:positionH>
                <wp:positionV relativeFrom="paragraph">
                  <wp:posOffset>18415</wp:posOffset>
                </wp:positionV>
                <wp:extent cx="3209925" cy="981075"/>
                <wp:effectExtent l="57150" t="38100" r="85725" b="104775"/>
                <wp:wrapNone/>
                <wp:docPr id="31" name="Metin Kutusu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9925" cy="98107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717B9F2" w14:textId="77777777" w:rsidR="001C0E4B" w:rsidRPr="00B557A1" w:rsidRDefault="001C0E4B" w:rsidP="00E33045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6 Satır boşluk bırakılır. Eğer başlık 3 satırdan fazla ise fazlalık satır sayısı kadar boşluk silinir. Başlık 3 satırdan az ise az olan satır sayısı buraya boşluk olarak ekleni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BE8A89" id="Metin Kutusu 31" o:spid="_x0000_s1033" type="#_x0000_t202" style="position:absolute;left:0;text-align:left;margin-left:-87.15pt;margin-top:1.45pt;width:252.75pt;height:77.25pt;z-index:252174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" fillcolor="#2555a6" strokecolor="#795d9b [3047]">
                <v:shadow on="t" color="black" opacity="24903f" origin=",.5" offset="0,.55556mm"/>
                <v:textbox>
                  <w:txbxContent>
                    <w:p w14:paraId="6717B9F2" w14:textId="77777777" w:rsidR="001C0E4B" w:rsidRPr="00B557A1" w:rsidRDefault="001C0E4B" w:rsidP="00E33045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6 Satır boşluk bırakılır. Eğer başlık 3 satırdan fazla ise fazlalık satır sayısı kadar boşluk silinir. Başlık 3 satırdan az ise az olan satır sayısı buraya boşluk olarak eklenir.</w:t>
                      </w:r>
                    </w:p>
                  </w:txbxContent>
                </v:textbox>
              </v:shape>
            </w:pict>
          </mc:Fallback>
        </mc:AlternateContent>
      </w:r>
    </w:p>
    <w:p w14:paraId="6431ACA4" w14:textId="77777777" w:rsidR="00E706CC" w:rsidRDefault="00E706CC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60B8F960" w14:textId="77777777" w:rsidR="00A13548" w:rsidRPr="008B07B7" w:rsidRDefault="00A13548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14:paraId="3343C3FF" w14:textId="77777777" w:rsidR="00A13548" w:rsidRPr="008B07B7" w:rsidRDefault="00A13548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9C2EB99" w14:textId="77777777" w:rsidR="00A13548" w:rsidRPr="008B07B7" w:rsidRDefault="000E267D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07B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939840" behindDoc="0" locked="0" layoutInCell="1" allowOverlap="1" wp14:anchorId="02EA9793" wp14:editId="7CC58E62">
                <wp:simplePos x="0" y="0"/>
                <wp:positionH relativeFrom="column">
                  <wp:posOffset>4370070</wp:posOffset>
                </wp:positionH>
                <wp:positionV relativeFrom="paragraph">
                  <wp:posOffset>168909</wp:posOffset>
                </wp:positionV>
                <wp:extent cx="1482725" cy="3667125"/>
                <wp:effectExtent l="57150" t="38100" r="79375" b="104775"/>
                <wp:wrapNone/>
                <wp:docPr id="206" name="Metin Kutusu 2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82725" cy="366712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77B0E9F" w14:textId="77777777" w:rsidR="001C0E4B" w:rsidRPr="00B557A1" w:rsidRDefault="001C0E4B" w:rsidP="00B557A1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B557A1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2 Punto</w:t>
                            </w:r>
                          </w:p>
                          <w:p w14:paraId="56ECD715" w14:textId="77777777" w:rsidR="001C0E4B" w:rsidRPr="00B557A1" w:rsidRDefault="001C0E4B" w:rsidP="00B557A1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B557A1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aralığı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EA9793" id="Metin Kutusu 206" o:spid="_x0000_s1034" type="#_x0000_t202" style="position:absolute;left:0;text-align:left;margin-left:344.1pt;margin-top:13.3pt;width:116.75pt;height:288.75pt;z-index:2519398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" fillcolor="#2555a6" strokecolor="#795d9b [3047]">
                <v:shadow on="t" color="black" opacity="24903f" origin=",.5" offset="0,.55556mm"/>
                <v:textbox>
                  <w:txbxContent>
                    <w:p w14:paraId="477B0E9F" w14:textId="77777777" w:rsidR="001C0E4B" w:rsidRPr="00B557A1" w:rsidRDefault="001C0E4B" w:rsidP="00B557A1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B557A1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2 Punto</w:t>
                      </w:r>
                    </w:p>
                    <w:p w14:paraId="56ECD715" w14:textId="77777777" w:rsidR="001C0E4B" w:rsidRPr="00B557A1" w:rsidRDefault="001C0E4B" w:rsidP="00B557A1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B557A1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aralığı</w:t>
                      </w:r>
                    </w:p>
                  </w:txbxContent>
                </v:textbox>
              </v:shape>
            </w:pict>
          </mc:Fallback>
        </mc:AlternateContent>
      </w:r>
      <w:r w:rsidR="003827C7" w:rsidRPr="008B07B7">
        <w:rPr>
          <w:noProof/>
        </w:rPr>
        <mc:AlternateContent>
          <mc:Choice Requires="wps">
            <w:drawing>
              <wp:anchor distT="0" distB="0" distL="114300" distR="114300" simplePos="0" relativeHeight="252125184" behindDoc="0" locked="0" layoutInCell="1" allowOverlap="1" wp14:anchorId="41F43758" wp14:editId="50FC118B">
                <wp:simplePos x="0" y="0"/>
                <wp:positionH relativeFrom="margin">
                  <wp:posOffset>3817620</wp:posOffset>
                </wp:positionH>
                <wp:positionV relativeFrom="paragraph">
                  <wp:posOffset>161926</wp:posOffset>
                </wp:positionV>
                <wp:extent cx="347980" cy="4058920"/>
                <wp:effectExtent l="57150" t="38100" r="0" b="93980"/>
                <wp:wrapNone/>
                <wp:docPr id="23" name="Sol Ayraç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 flipV="1">
                          <a:off x="0" y="0"/>
                          <a:ext cx="347980" cy="4058920"/>
                        </a:xfrm>
                        <a:prstGeom prst="leftBrace">
                          <a:avLst>
                            <a:gd name="adj1" fmla="val 45625"/>
                            <a:gd name="adj2" fmla="val 4632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26CD58" id="Sol Ayraç 23" o:spid="_x0000_s1026" type="#_x0000_t87" style="position:absolute;margin-left:300.6pt;margin-top:12.75pt;width:27.4pt;height:319.6pt;rotation:180;flip:y;z-index:252125184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" adj="845,10006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55D51DE1" w14:textId="77777777" w:rsidR="002F4F9C" w:rsidRPr="008B07B7" w:rsidRDefault="002F4F9C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BE81DA6" w14:textId="77777777" w:rsidR="00A13548" w:rsidRPr="007C58FB" w:rsidRDefault="00A417FC" w:rsidP="001D48D1">
      <w:pPr>
        <w:spacing w:after="0" w:line="240" w:lineRule="auto"/>
        <w:jc w:val="center"/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b/>
          <w:sz w:val="24"/>
          <w:szCs w:val="28"/>
        </w:rPr>
        <w:t>Adı SOYADI</w:t>
      </w:r>
    </w:p>
    <w:p w14:paraId="42C64C23" w14:textId="77777777" w:rsidR="00716BD8" w:rsidRPr="008B07B7" w:rsidRDefault="00E33045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76384" behindDoc="0" locked="0" layoutInCell="1" allowOverlap="1" wp14:anchorId="7139F4E2" wp14:editId="577477D0">
                <wp:simplePos x="0" y="0"/>
                <wp:positionH relativeFrom="margin">
                  <wp:posOffset>2196155</wp:posOffset>
                </wp:positionH>
                <wp:positionV relativeFrom="paragraph">
                  <wp:posOffset>59646</wp:posOffset>
                </wp:positionV>
                <wp:extent cx="271780" cy="1446028"/>
                <wp:effectExtent l="76200" t="38100" r="52070" b="97155"/>
                <wp:wrapNone/>
                <wp:docPr id="39" name="Sol Ayraç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271780" cy="1446028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21D3EE" id="Sol Ayraç 39" o:spid="_x0000_s1026" type="#_x0000_t87" style="position:absolute;margin-left:172.95pt;margin-top:4.7pt;width:21.4pt;height:113.85pt;flip:y;z-index:252176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" adj="852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4C63A4AB" w14:textId="77777777" w:rsidR="002F4F9C" w:rsidRPr="008B07B7" w:rsidRDefault="002F4F9C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5B118AD" w14:textId="77777777" w:rsidR="00A13548" w:rsidRPr="008B07B7" w:rsidRDefault="00E33045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78432" behindDoc="0" locked="0" layoutInCell="1" allowOverlap="1" wp14:anchorId="2A254E31" wp14:editId="7435694A">
                <wp:simplePos x="0" y="0"/>
                <wp:positionH relativeFrom="column">
                  <wp:posOffset>933819</wp:posOffset>
                </wp:positionH>
                <wp:positionV relativeFrom="paragraph">
                  <wp:posOffset>158972</wp:posOffset>
                </wp:positionV>
                <wp:extent cx="1162050" cy="495299"/>
                <wp:effectExtent l="57150" t="38100" r="76200" b="95885"/>
                <wp:wrapNone/>
                <wp:docPr id="40" name="Metin Kutusu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5299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38C5E5C" w14:textId="77777777" w:rsidR="001C0E4B" w:rsidRPr="00B557A1" w:rsidRDefault="001C0E4B" w:rsidP="00E33045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9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A254E31" id="Metin Kutusu 40" o:spid="_x0000_s1035" type="#_x0000_t202" style="position:absolute;left:0;text-align:left;margin-left:73.55pt;margin-top:12.5pt;width:91.5pt;height:39pt;z-index:252178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" fillcolor="#2555a6" strokecolor="#795d9b [3047]">
                <v:shadow on="t" color="black" opacity="24903f" origin=",.5" offset="0,.55556mm"/>
                <v:textbox>
                  <w:txbxContent>
                    <w:p w14:paraId="538C5E5C" w14:textId="77777777" w:rsidR="001C0E4B" w:rsidRPr="00B557A1" w:rsidRDefault="001C0E4B" w:rsidP="00E33045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9 Satır boşluk bırakılır.</w:t>
                      </w:r>
                    </w:p>
                  </w:txbxContent>
                </v:textbox>
              </v:shape>
            </w:pict>
          </mc:Fallback>
        </mc:AlternateContent>
      </w:r>
    </w:p>
    <w:p w14:paraId="160C758C" w14:textId="77777777" w:rsidR="00035661" w:rsidRPr="008B07B7" w:rsidRDefault="00035661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7064762" w14:textId="77777777" w:rsidR="00B140DC" w:rsidRPr="008B07B7" w:rsidRDefault="00B140DC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6ED7E66" w14:textId="77777777" w:rsidR="008B7410" w:rsidRPr="008B07B7" w:rsidRDefault="008B7410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016FC61" w14:textId="77777777" w:rsidR="00A13548" w:rsidRPr="008B07B7" w:rsidRDefault="00A13548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CDCC93D" w14:textId="77777777" w:rsidR="00FC1C57" w:rsidRPr="008B07B7" w:rsidRDefault="00FC1C57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D210540" w14:textId="77777777" w:rsidR="008B7410" w:rsidRPr="008B07B7" w:rsidRDefault="008B7410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6D324CA" w14:textId="77777777" w:rsidR="00CD42D4" w:rsidRPr="007C58FB" w:rsidRDefault="00A13548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 w:rsidRPr="007C58FB">
        <w:rPr>
          <w:rFonts w:ascii="Times New Roman" w:hAnsi="Times New Roman" w:cs="Times New Roman"/>
          <w:b/>
          <w:sz w:val="24"/>
          <w:szCs w:val="28"/>
        </w:rPr>
        <w:t>Danışman</w:t>
      </w:r>
    </w:p>
    <w:p w14:paraId="4D375098" w14:textId="77777777" w:rsidR="00A13548" w:rsidRPr="007C58FB" w:rsidRDefault="00B140DC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 w:rsidRPr="007C58FB">
        <w:rPr>
          <w:rFonts w:ascii="Times New Roman" w:hAnsi="Times New Roman" w:cs="Times New Roman"/>
          <w:b/>
          <w:sz w:val="24"/>
          <w:szCs w:val="28"/>
        </w:rPr>
        <w:t xml:space="preserve">Prof. Dr. </w:t>
      </w:r>
      <w:r w:rsidR="00A417FC">
        <w:rPr>
          <w:rFonts w:ascii="Times New Roman" w:hAnsi="Times New Roman" w:cs="Times New Roman"/>
          <w:b/>
          <w:sz w:val="24"/>
          <w:szCs w:val="28"/>
        </w:rPr>
        <w:t>Adı</w:t>
      </w:r>
      <w:r w:rsidRPr="007C58FB">
        <w:rPr>
          <w:rFonts w:ascii="Times New Roman" w:hAnsi="Times New Roman" w:cs="Times New Roman"/>
          <w:b/>
          <w:sz w:val="24"/>
          <w:szCs w:val="28"/>
        </w:rPr>
        <w:t xml:space="preserve"> </w:t>
      </w:r>
      <w:r w:rsidR="00A417FC">
        <w:rPr>
          <w:rFonts w:ascii="Times New Roman" w:hAnsi="Times New Roman" w:cs="Times New Roman"/>
          <w:b/>
          <w:sz w:val="24"/>
          <w:szCs w:val="28"/>
        </w:rPr>
        <w:t>SOYADI</w:t>
      </w:r>
    </w:p>
    <w:p w14:paraId="5E1BB0AE" w14:textId="77777777" w:rsidR="00A13548" w:rsidRPr="008B07B7" w:rsidRDefault="00E33045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82528" behindDoc="0" locked="0" layoutInCell="1" allowOverlap="1" wp14:anchorId="401544A1" wp14:editId="0AF69B00">
                <wp:simplePos x="0" y="0"/>
                <wp:positionH relativeFrom="column">
                  <wp:posOffset>933450</wp:posOffset>
                </wp:positionH>
                <wp:positionV relativeFrom="paragraph">
                  <wp:posOffset>130810</wp:posOffset>
                </wp:positionV>
                <wp:extent cx="1162050" cy="494665"/>
                <wp:effectExtent l="57150" t="38100" r="76200" b="95885"/>
                <wp:wrapNone/>
                <wp:docPr id="50" name="Metin Kutusu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5EDB15D" w14:textId="77777777" w:rsidR="001C0E4B" w:rsidRPr="00B557A1" w:rsidRDefault="001C0E4B" w:rsidP="00E33045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5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01544A1" id="Metin Kutusu 50" o:spid="_x0000_s1036" type="#_x0000_t202" style="position:absolute;left:0;text-align:left;margin-left:73.5pt;margin-top:10.3pt;width:91.5pt;height:38.95pt;z-index:252182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" fillcolor="#2555a6" strokecolor="#795d9b [3047]">
                <v:shadow on="t" color="black" opacity="24903f" origin=",.5" offset="0,.55556mm"/>
                <v:textbox>
                  <w:txbxContent>
                    <w:p w14:paraId="45EDB15D" w14:textId="77777777" w:rsidR="001C0E4B" w:rsidRPr="00B557A1" w:rsidRDefault="001C0E4B" w:rsidP="00E33045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5 Satır boşluk bırakılır.</w:t>
                      </w:r>
                    </w:p>
                  </w:txbxContent>
                </v:textbox>
              </v:shape>
            </w:pict>
          </mc:Fallback>
        </mc:AlternateContent>
      </w: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80480" behindDoc="0" locked="0" layoutInCell="1" allowOverlap="1" wp14:anchorId="31A4FF8E" wp14:editId="21ECB90A">
                <wp:simplePos x="0" y="0"/>
                <wp:positionH relativeFrom="margin">
                  <wp:posOffset>2196155</wp:posOffset>
                </wp:positionH>
                <wp:positionV relativeFrom="paragraph">
                  <wp:posOffset>72759</wp:posOffset>
                </wp:positionV>
                <wp:extent cx="271780" cy="712382"/>
                <wp:effectExtent l="76200" t="38100" r="52070" b="88265"/>
                <wp:wrapNone/>
                <wp:docPr id="45" name="Sol Ayraç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271780" cy="712382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4567BE" id="Sol Ayraç 45" o:spid="_x0000_s1026" type="#_x0000_t87" style="position:absolute;margin-left:172.95pt;margin-top:5.75pt;width:21.4pt;height:56.1pt;flip:y;z-index:252180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" adj="1730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6755FEC4" w14:textId="77777777" w:rsidR="00A13548" w:rsidRPr="008B07B7" w:rsidRDefault="00A13548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91B9332" w14:textId="77777777" w:rsidR="00CD42D4" w:rsidRPr="008B07B7" w:rsidRDefault="00CD42D4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1EAD7E1" w14:textId="77777777" w:rsidR="00571E51" w:rsidRPr="008B07B7" w:rsidRDefault="00571E51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968B01A" w14:textId="77777777" w:rsidR="00571E51" w:rsidRPr="008B07B7" w:rsidRDefault="00571E51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038955D" w14:textId="1E7D431F" w:rsidR="00FB1CF8" w:rsidRPr="001452D3" w:rsidRDefault="00A13548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proofErr w:type="gramStart"/>
      <w:r w:rsidRPr="007C58FB">
        <w:rPr>
          <w:rFonts w:ascii="Times New Roman" w:hAnsi="Times New Roman" w:cs="Times New Roman"/>
          <w:b/>
          <w:sz w:val="24"/>
          <w:szCs w:val="28"/>
        </w:rPr>
        <w:t xml:space="preserve">ISPARTA </w:t>
      </w:r>
      <w:r w:rsidR="00153F23" w:rsidRPr="007C58FB">
        <w:rPr>
          <w:rFonts w:ascii="Times New Roman" w:hAnsi="Times New Roman" w:cs="Times New Roman"/>
          <w:b/>
          <w:sz w:val="24"/>
          <w:szCs w:val="28"/>
        </w:rPr>
        <w:t>-</w:t>
      </w:r>
      <w:proofErr w:type="gramEnd"/>
      <w:r w:rsidR="00153F23" w:rsidRPr="007C58FB">
        <w:rPr>
          <w:rFonts w:ascii="Times New Roman" w:hAnsi="Times New Roman" w:cs="Times New Roman"/>
          <w:b/>
          <w:sz w:val="24"/>
          <w:szCs w:val="28"/>
        </w:rPr>
        <w:t xml:space="preserve"> </w:t>
      </w:r>
      <w:r w:rsidRPr="007C58FB">
        <w:rPr>
          <w:rFonts w:ascii="Times New Roman" w:hAnsi="Times New Roman" w:cs="Times New Roman"/>
          <w:b/>
          <w:sz w:val="24"/>
          <w:szCs w:val="28"/>
        </w:rPr>
        <w:t>20</w:t>
      </w:r>
      <w:r w:rsidR="00145A20">
        <w:rPr>
          <w:rFonts w:ascii="Times New Roman" w:hAnsi="Times New Roman" w:cs="Times New Roman"/>
          <w:b/>
          <w:sz w:val="24"/>
          <w:szCs w:val="28"/>
        </w:rPr>
        <w:t>2</w:t>
      </w:r>
      <w:r w:rsidR="00891A13">
        <w:rPr>
          <w:rFonts w:ascii="Times New Roman" w:hAnsi="Times New Roman" w:cs="Times New Roman"/>
          <w:b/>
          <w:sz w:val="24"/>
          <w:szCs w:val="28"/>
        </w:rPr>
        <w:t>6</w:t>
      </w:r>
      <w:r w:rsidR="00FB1CF8" w:rsidRPr="001452D3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65C6C1F0" w14:textId="77777777" w:rsidR="00C15699" w:rsidRPr="009F45B1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  <w:sectPr w:rsidR="00C15699" w:rsidRPr="009F45B1" w:rsidSect="007E37FB">
          <w:footerReference w:type="default" r:id="rId8"/>
          <w:pgSz w:w="11906" w:h="16838" w:code="9"/>
          <w:pgMar w:top="1418" w:right="1418" w:bottom="1418" w:left="2268" w:header="709" w:footer="709" w:gutter="0"/>
          <w:pgNumType w:start="1"/>
          <w:cols w:space="708"/>
          <w:titlePg/>
          <w:docGrid w:linePitch="360"/>
        </w:sectPr>
      </w:pPr>
    </w:p>
    <w:p w14:paraId="150AF406" w14:textId="77777777" w:rsidR="00804974" w:rsidRPr="008B07B7" w:rsidRDefault="008B07B7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07B7">
        <w:rPr>
          <w:noProof/>
          <w:sz w:val="20"/>
        </w:rPr>
        <w:lastRenderedPageBreak/>
        <mc:AlternateContent>
          <mc:Choice Requires="wps">
            <w:drawing>
              <wp:anchor distT="0" distB="0" distL="114300" distR="114300" simplePos="0" relativeHeight="252184576" behindDoc="0" locked="0" layoutInCell="1" allowOverlap="1" wp14:anchorId="11836EEE" wp14:editId="7A436012">
                <wp:simplePos x="0" y="0"/>
                <wp:positionH relativeFrom="margin">
                  <wp:posOffset>2196155</wp:posOffset>
                </wp:positionH>
                <wp:positionV relativeFrom="paragraph">
                  <wp:posOffset>35234</wp:posOffset>
                </wp:positionV>
                <wp:extent cx="271780" cy="4114800"/>
                <wp:effectExtent l="76200" t="38100" r="52070" b="95250"/>
                <wp:wrapNone/>
                <wp:docPr id="51" name="Sol Ayraç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271780" cy="4114800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3ECCC6" id="Sol Ayraç 51" o:spid="_x0000_s1026" type="#_x0000_t87" style="position:absolute;margin-left:172.95pt;margin-top:2.75pt;width:21.4pt;height:324pt;flip:y;z-index:2521845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" adj="299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604049DE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D5EB2A0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4F769F5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2A8C0EF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EFE5E01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F690349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AAFE6D5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372EA8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5059C20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3436132" w14:textId="77777777" w:rsidR="00C15699" w:rsidRPr="008B07B7" w:rsidRDefault="008B07B7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186624" behindDoc="0" locked="0" layoutInCell="1" allowOverlap="1" wp14:anchorId="05C99AEA" wp14:editId="2248A69A">
                <wp:simplePos x="0" y="0"/>
                <wp:positionH relativeFrom="column">
                  <wp:posOffset>922950</wp:posOffset>
                </wp:positionH>
                <wp:positionV relativeFrom="paragraph">
                  <wp:posOffset>29579</wp:posOffset>
                </wp:positionV>
                <wp:extent cx="1162050" cy="494665"/>
                <wp:effectExtent l="57150" t="38100" r="76200" b="95885"/>
                <wp:wrapNone/>
                <wp:docPr id="52" name="Metin Kutusu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FF46A71" w14:textId="77777777" w:rsidR="001C0E4B" w:rsidRPr="00B557A1" w:rsidRDefault="001C0E4B" w:rsidP="008B07B7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24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C99AEA" id="Metin Kutusu 52" o:spid="_x0000_s1037" type="#_x0000_t202" style="position:absolute;left:0;text-align:left;margin-left:72.65pt;margin-top:2.35pt;width:91.5pt;height:38.95pt;z-index:252186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" fillcolor="#2555a6" strokecolor="#795d9b [3047]">
                <v:shadow on="t" color="black" opacity="24903f" origin=",.5" offset="0,.55556mm"/>
                <v:textbox>
                  <w:txbxContent>
                    <w:p w14:paraId="5FF46A71" w14:textId="77777777" w:rsidR="001C0E4B" w:rsidRPr="00B557A1" w:rsidRDefault="001C0E4B" w:rsidP="008B07B7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24 Satır boşluk bırakılır.</w:t>
                      </w:r>
                    </w:p>
                  </w:txbxContent>
                </v:textbox>
              </v:shape>
            </w:pict>
          </mc:Fallback>
        </mc:AlternateContent>
      </w:r>
    </w:p>
    <w:p w14:paraId="7AF4B8D1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631B4C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A1ADF58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3F6F74E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47A37FC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FC2B7C9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114999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E415988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C14A647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F3BAC9D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F59CD11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31CCA55" w14:textId="77777777" w:rsidR="00C15699" w:rsidRPr="008B07B7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28B11D2" w14:textId="77777777" w:rsidR="007E37FB" w:rsidRPr="008B07B7" w:rsidRDefault="007E37FB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C377130" w14:textId="2D77AE16" w:rsidR="00CD42D4" w:rsidRPr="00E910E0" w:rsidRDefault="00C15699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sz w:val="24"/>
          <w:szCs w:val="24"/>
        </w:rPr>
        <w:t>© 20</w:t>
      </w:r>
      <w:r w:rsidR="00145A20">
        <w:rPr>
          <w:rFonts w:ascii="Times New Roman" w:hAnsi="Times New Roman" w:cs="Times New Roman"/>
          <w:sz w:val="24"/>
          <w:szCs w:val="24"/>
        </w:rPr>
        <w:t>2</w:t>
      </w:r>
      <w:r w:rsidR="00E47842">
        <w:rPr>
          <w:rFonts w:ascii="Times New Roman" w:hAnsi="Times New Roman" w:cs="Times New Roman"/>
          <w:sz w:val="24"/>
          <w:szCs w:val="24"/>
        </w:rPr>
        <w:t>6</w:t>
      </w:r>
      <w:r w:rsidRPr="009F45B1">
        <w:rPr>
          <w:rFonts w:ascii="Times New Roman" w:hAnsi="Times New Roman" w:cs="Times New Roman"/>
          <w:sz w:val="24"/>
          <w:szCs w:val="24"/>
        </w:rPr>
        <w:t xml:space="preserve"> </w:t>
      </w:r>
      <w:r w:rsidRPr="00E910E0">
        <w:rPr>
          <w:rFonts w:ascii="Times New Roman" w:hAnsi="Times New Roman" w:cs="Times New Roman"/>
          <w:sz w:val="24"/>
          <w:szCs w:val="24"/>
        </w:rPr>
        <w:t>[</w:t>
      </w:r>
      <w:r w:rsidR="00A417FC">
        <w:rPr>
          <w:rFonts w:ascii="Times New Roman" w:hAnsi="Times New Roman" w:cs="Times New Roman"/>
          <w:sz w:val="24"/>
          <w:szCs w:val="24"/>
        </w:rPr>
        <w:t>Adı SOYADI</w:t>
      </w:r>
      <w:r w:rsidRPr="00E910E0">
        <w:rPr>
          <w:rFonts w:ascii="Times New Roman" w:hAnsi="Times New Roman" w:cs="Times New Roman"/>
          <w:sz w:val="24"/>
          <w:szCs w:val="24"/>
        </w:rPr>
        <w:t>]</w:t>
      </w:r>
    </w:p>
    <w:p w14:paraId="75FE3EB6" w14:textId="77777777" w:rsidR="00CD42D4" w:rsidRPr="009F45B1" w:rsidRDefault="00CD42D4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  <w:sectPr w:rsidR="00CD42D4" w:rsidRPr="009F45B1" w:rsidSect="007E37FB">
          <w:pgSz w:w="11906" w:h="16838" w:code="9"/>
          <w:pgMar w:top="1418" w:right="1418" w:bottom="1418" w:left="2268" w:header="709" w:footer="709" w:gutter="0"/>
          <w:pgNumType w:fmt="lowerRoman" w:start="1"/>
          <w:cols w:space="708"/>
          <w:titlePg/>
          <w:docGrid w:linePitch="360"/>
        </w:sectPr>
      </w:pPr>
    </w:p>
    <w:p w14:paraId="35B8CB1F" w14:textId="77777777" w:rsidR="00FB1CF8" w:rsidRPr="009F45B1" w:rsidRDefault="00D725F5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Hlk7004355"/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49536" behindDoc="0" locked="0" layoutInCell="1" allowOverlap="1" wp14:anchorId="582C2022" wp14:editId="2FD9AF6A">
                <wp:simplePos x="0" y="0"/>
                <wp:positionH relativeFrom="column">
                  <wp:posOffset>-69215</wp:posOffset>
                </wp:positionH>
                <wp:positionV relativeFrom="paragraph">
                  <wp:posOffset>197485</wp:posOffset>
                </wp:positionV>
                <wp:extent cx="391795" cy="327025"/>
                <wp:effectExtent l="0" t="0" r="0" b="0"/>
                <wp:wrapNone/>
                <wp:docPr id="90" name="Düz Ok Bağlayıcısı 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91795" cy="32702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CB2A581" id="Düz Ok Bağlayıcısı 90" o:spid="_x0000_s1026" type="#_x0000_t32" style="position:absolute;margin-left:-5.45pt;margin-top:15.55pt;width:30.85pt;height:25.75pt;z-index:2516495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  <w:r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03456" behindDoc="0" locked="0" layoutInCell="1" allowOverlap="1" wp14:anchorId="4D2B4109" wp14:editId="0F6AD3B5">
                <wp:simplePos x="0" y="0"/>
                <wp:positionH relativeFrom="margin">
                  <wp:posOffset>3512820</wp:posOffset>
                </wp:positionH>
                <wp:positionV relativeFrom="paragraph">
                  <wp:posOffset>167005</wp:posOffset>
                </wp:positionV>
                <wp:extent cx="1657350" cy="266700"/>
                <wp:effectExtent l="57150" t="38100" r="76200" b="95250"/>
                <wp:wrapNone/>
                <wp:docPr id="54" name="Metin Kutusu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57350" cy="26670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F1BB6" w14:textId="77777777" w:rsidR="001C0E4B" w:rsidRPr="00B557A1" w:rsidRDefault="001C0E4B" w:rsidP="00D725F5">
                            <w:pPr>
                              <w:spacing w:after="0" w:line="240" w:lineRule="auto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2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2B4109" id="Metin Kutusu 54" o:spid="_x0000_s1038" type="#_x0000_t202" style="position:absolute;left:0;text-align:left;margin-left:276.6pt;margin-top:13.15pt;width:130.5pt;height:21pt;z-index:251603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" fillcolor="#2555a6" strokecolor="#795d9b [3047]">
                <v:shadow on="t" color="black" opacity="24903f" origin=",.5" offset="0,.55556mm"/>
                <v:textbox>
                  <w:txbxContent>
                    <w:p w14:paraId="42DF1BB6" w14:textId="77777777" w:rsidR="001C0E4B" w:rsidRPr="00B557A1" w:rsidRDefault="001C0E4B" w:rsidP="00D725F5">
                      <w:pPr>
                        <w:spacing w:after="0" w:line="240" w:lineRule="auto"/>
                        <w:jc w:val="both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2 Satır boşluk bırakılır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065522"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48512" behindDoc="0" locked="0" layoutInCell="1" allowOverlap="1" wp14:anchorId="10488DA4" wp14:editId="4A6E799C">
                <wp:simplePos x="0" y="0"/>
                <wp:positionH relativeFrom="column">
                  <wp:posOffset>-1240155</wp:posOffset>
                </wp:positionH>
                <wp:positionV relativeFrom="paragraph">
                  <wp:posOffset>-195580</wp:posOffset>
                </wp:positionV>
                <wp:extent cx="1162050" cy="730885"/>
                <wp:effectExtent l="57150" t="38100" r="76200" b="88265"/>
                <wp:wrapNone/>
                <wp:docPr id="89" name="Metin Kutusu 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73088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B011899" w14:textId="77777777" w:rsidR="001C0E4B" w:rsidRPr="00154E28" w:rsidRDefault="001C0E4B" w:rsidP="000655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154E28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TEZ BAŞLIĞI</w:t>
                            </w:r>
                          </w:p>
                          <w:p w14:paraId="04197D1A" w14:textId="77777777" w:rsidR="001C0E4B" w:rsidRDefault="001C0E4B" w:rsidP="000655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4 punto</w:t>
                            </w:r>
                          </w:p>
                          <w:p w14:paraId="60E107EA" w14:textId="77777777" w:rsidR="001C0E4B" w:rsidRPr="00B557A1" w:rsidRDefault="001C0E4B" w:rsidP="000655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aralığı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488DA4" id="Metin Kutusu 89" o:spid="_x0000_s1039" type="#_x0000_t202" style="position:absolute;left:0;text-align:left;margin-left:-97.65pt;margin-top:-15.4pt;width:91.5pt;height:57.55pt;z-index:2516485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" fillcolor="#2555a6" strokecolor="#795d9b [3047]">
                <v:shadow on="t" color="black" opacity="24903f" origin=",.5" offset="0,.55556mm"/>
                <v:textbox>
                  <w:txbxContent>
                    <w:p w14:paraId="4B011899" w14:textId="77777777" w:rsidR="001C0E4B" w:rsidRPr="00154E28" w:rsidRDefault="001C0E4B" w:rsidP="00065522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154E28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TEZ BAŞLIĞI</w:t>
                      </w:r>
                    </w:p>
                    <w:p w14:paraId="04197D1A" w14:textId="77777777" w:rsidR="001C0E4B" w:rsidRDefault="001C0E4B" w:rsidP="00065522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4 punto</w:t>
                      </w:r>
                    </w:p>
                    <w:p w14:paraId="60E107EA" w14:textId="77777777" w:rsidR="001C0E4B" w:rsidRPr="00B557A1" w:rsidRDefault="001C0E4B" w:rsidP="00065522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aralığı</w:t>
                      </w:r>
                    </w:p>
                  </w:txbxContent>
                </v:textbox>
              </v:shape>
            </w:pict>
          </mc:Fallback>
        </mc:AlternateContent>
      </w:r>
      <w:r w:rsidR="00C14929"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46464" behindDoc="0" locked="0" layoutInCell="1" allowOverlap="1" wp14:anchorId="0B3C35E2" wp14:editId="1FEBDB45">
                <wp:simplePos x="0" y="0"/>
                <wp:positionH relativeFrom="column">
                  <wp:posOffset>798195</wp:posOffset>
                </wp:positionH>
                <wp:positionV relativeFrom="paragraph">
                  <wp:posOffset>-585470</wp:posOffset>
                </wp:positionV>
                <wp:extent cx="1162050" cy="494665"/>
                <wp:effectExtent l="57150" t="38100" r="76200" b="95885"/>
                <wp:wrapNone/>
                <wp:docPr id="75" name="Metin Kutusu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5FF626D" w14:textId="77777777" w:rsidR="001C0E4B" w:rsidRDefault="001C0E4B" w:rsidP="00C14929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2 punto</w:t>
                            </w:r>
                          </w:p>
                          <w:p w14:paraId="316FB56F" w14:textId="77777777" w:rsidR="001C0E4B" w:rsidRPr="00B557A1" w:rsidRDefault="001C0E4B" w:rsidP="00C14929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aralığı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B3C35E2" id="Metin Kutusu 75" o:spid="_x0000_s1040" type="#_x0000_t202" style="position:absolute;left:0;text-align:left;margin-left:62.85pt;margin-top:-46.1pt;width:91.5pt;height:38.95pt;z-index:251646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" fillcolor="#2555a6" strokecolor="#795d9b [3047]">
                <v:shadow on="t" color="black" opacity="24903f" origin=",.5" offset="0,.55556mm"/>
                <v:textbox>
                  <w:txbxContent>
                    <w:p w14:paraId="05FF626D" w14:textId="77777777" w:rsidR="001C0E4B" w:rsidRDefault="001C0E4B" w:rsidP="00C14929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2 punto</w:t>
                      </w:r>
                    </w:p>
                    <w:p w14:paraId="316FB56F" w14:textId="77777777" w:rsidR="001C0E4B" w:rsidRPr="00B557A1" w:rsidRDefault="001C0E4B" w:rsidP="00C14929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aralığı</w:t>
                      </w:r>
                    </w:p>
                  </w:txbxContent>
                </v:textbox>
              </v:shape>
            </w:pict>
          </mc:Fallback>
        </mc:AlternateContent>
      </w:r>
      <w:r w:rsidR="00065522">
        <w:rPr>
          <w:noProof/>
        </w:rPr>
        <mc:AlternateContent>
          <mc:Choice Requires="wps">
            <w:drawing>
              <wp:anchor distT="0" distB="0" distL="114300" distR="114300" simplePos="0" relativeHeight="251647488" behindDoc="0" locked="0" layoutInCell="1" allowOverlap="1" wp14:anchorId="3647BA70" wp14:editId="78C82264">
                <wp:simplePos x="0" y="0"/>
                <wp:positionH relativeFrom="column">
                  <wp:posOffset>2011680</wp:posOffset>
                </wp:positionH>
                <wp:positionV relativeFrom="paragraph">
                  <wp:posOffset>-395605</wp:posOffset>
                </wp:positionV>
                <wp:extent cx="391795" cy="327027"/>
                <wp:effectExtent l="0" t="0" r="0" b="0"/>
                <wp:wrapNone/>
                <wp:docPr id="76" name="Düz Ok Bağlayıcısı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91795" cy="327027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F08FCE0" id="Düz Ok Bağlayıcısı 76" o:spid="_x0000_s1026" type="#_x0000_t32" style="position:absolute;margin-left:158.4pt;margin-top:-31.15pt;width:30.85pt;height:25.75pt;z-index:2516474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  <w:r w:rsidR="00FB1CF8" w:rsidRPr="009F45B1">
        <w:rPr>
          <w:rFonts w:ascii="Times New Roman" w:hAnsi="Times New Roman" w:cs="Times New Roman"/>
          <w:b/>
          <w:sz w:val="24"/>
          <w:szCs w:val="24"/>
        </w:rPr>
        <w:t>TEZ ONAYI</w:t>
      </w:r>
    </w:p>
    <w:p w14:paraId="0D55399C" w14:textId="77777777" w:rsidR="00FB1CF8" w:rsidRPr="008B07B7" w:rsidRDefault="00D725F5" w:rsidP="008B07B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02432" behindDoc="0" locked="0" layoutInCell="1" allowOverlap="1" wp14:anchorId="30DC5003" wp14:editId="0EF65C55">
                <wp:simplePos x="0" y="0"/>
                <wp:positionH relativeFrom="margin">
                  <wp:posOffset>2884170</wp:posOffset>
                </wp:positionH>
                <wp:positionV relativeFrom="paragraph">
                  <wp:posOffset>10159</wp:posOffset>
                </wp:positionV>
                <wp:extent cx="590550" cy="295275"/>
                <wp:effectExtent l="57150" t="38100" r="19050" b="104775"/>
                <wp:wrapNone/>
                <wp:docPr id="53" name="Sol Ayraç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 flipV="1">
                          <a:off x="0" y="0"/>
                          <a:ext cx="590550" cy="295275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EB57AA5" id="Sol Ayraç 53" o:spid="_x0000_s1026" type="#_x0000_t87" style="position:absolute;margin-left:227.1pt;margin-top:.8pt;width:46.5pt;height:23.25pt;flip:x y;z-index:2516024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" adj="4534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198FC4E1" w14:textId="77777777" w:rsidR="009C1CEC" w:rsidRPr="008B07B7" w:rsidRDefault="009C1CEC" w:rsidP="008B07B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B80AFD9" w14:textId="77777777" w:rsidR="00C329F4" w:rsidRPr="002C2AF2" w:rsidRDefault="00D725F5" w:rsidP="008B07B7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65522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968" behindDoc="0" locked="0" layoutInCell="1" allowOverlap="1" wp14:anchorId="1C40E92B" wp14:editId="013DEA9F">
                <wp:simplePos x="0" y="0"/>
                <wp:positionH relativeFrom="column">
                  <wp:posOffset>-234315</wp:posOffset>
                </wp:positionH>
                <wp:positionV relativeFrom="paragraph">
                  <wp:posOffset>454025</wp:posOffset>
                </wp:positionV>
                <wp:extent cx="391795" cy="327025"/>
                <wp:effectExtent l="0" t="0" r="0" b="0"/>
                <wp:wrapNone/>
                <wp:docPr id="94" name="Düz Ok Bağlayıcısı 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91795" cy="32702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0FC6464" id="Düz Ok Bağlayıcısı 94" o:spid="_x0000_s1026" type="#_x0000_t32" style="position:absolute;margin-left:-18.45pt;margin-top:35.75pt;width:30.85pt;height:25.75pt;z-index:2516679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  <w:r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2348416" behindDoc="0" locked="0" layoutInCell="1" allowOverlap="1" wp14:anchorId="3F5E7AA0" wp14:editId="2693340E">
                <wp:simplePos x="0" y="0"/>
                <wp:positionH relativeFrom="column">
                  <wp:posOffset>4198621</wp:posOffset>
                </wp:positionH>
                <wp:positionV relativeFrom="paragraph">
                  <wp:posOffset>431165</wp:posOffset>
                </wp:positionV>
                <wp:extent cx="1657350" cy="371475"/>
                <wp:effectExtent l="57150" t="38100" r="76200" b="104775"/>
                <wp:wrapNone/>
                <wp:docPr id="132" name="Metin Kutusu 1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57350" cy="37147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 w="9525" cap="flat" cmpd="sng" algn="ctr">
                          <a:solidFill>
                            <a:srgbClr val="8064A2">
                              <a:shade val="95000"/>
                              <a:satMod val="105000"/>
                            </a:srgbClr>
                          </a:solidFill>
                          <a:prstDash val="solid"/>
                        </a:ln>
                        <a:effectLst>
                          <a:outerShdw blurRad="40000" dist="20000" dir="5400000" rotWithShape="0">
                            <a:srgbClr val="000000">
                              <a:alpha val="38000"/>
                            </a:srgbClr>
                          </a:outerShdw>
                        </a:effectLst>
                      </wps:spPr>
                      <wps:txbx>
                        <w:txbxContent>
                          <w:p w14:paraId="2570F502" w14:textId="77777777" w:rsidR="001C0E4B" w:rsidRPr="00B557A1" w:rsidRDefault="001C0E4B" w:rsidP="00D725F5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5E7AA0" id="Metin Kutusu 132" o:spid="_x0000_s1041" type="#_x0000_t202" style="position:absolute;left:0;text-align:left;margin-left:330.6pt;margin-top:33.95pt;width:130.5pt;height:29.25pt;z-index:25234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" fillcolor="#2555a6" strokecolor="#7d60a0">
                <v:shadow on="t" color="black" opacity="24903f" origin=",.5" offset="0,.55556mm"/>
                <v:textbox>
                  <w:txbxContent>
                    <w:p w14:paraId="2570F502" w14:textId="77777777" w:rsidR="001C0E4B" w:rsidRPr="00B557A1" w:rsidRDefault="001C0E4B" w:rsidP="00D725F5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boşluk bırakılır.</w:t>
                      </w:r>
                    </w:p>
                  </w:txbxContent>
                </v:textbox>
              </v:shape>
            </w:pict>
          </mc:Fallback>
        </mc:AlternateContent>
      </w:r>
      <w:r w:rsidR="00065522" w:rsidRPr="00065522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7840B98D" wp14:editId="661B4677">
                <wp:simplePos x="0" y="0"/>
                <wp:positionH relativeFrom="column">
                  <wp:posOffset>-1371600</wp:posOffset>
                </wp:positionH>
                <wp:positionV relativeFrom="paragraph">
                  <wp:posOffset>330835</wp:posOffset>
                </wp:positionV>
                <wp:extent cx="1162050" cy="494665"/>
                <wp:effectExtent l="57150" t="38100" r="76200" b="95885"/>
                <wp:wrapNone/>
                <wp:docPr id="93" name="Metin Kutusu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2E3339C" w14:textId="77777777" w:rsidR="001C0E4B" w:rsidRDefault="001C0E4B" w:rsidP="000655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2 punto</w:t>
                            </w:r>
                          </w:p>
                          <w:p w14:paraId="113FE9AD" w14:textId="77777777" w:rsidR="001C0E4B" w:rsidRPr="00B557A1" w:rsidRDefault="001C0E4B" w:rsidP="000655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aralığı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840B98D" id="Metin Kutusu 93" o:spid="_x0000_s1042" type="#_x0000_t202" style="position:absolute;left:0;text-align:left;margin-left:-108pt;margin-top:26.05pt;width:91.5pt;height:38.95pt;z-index:251664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" fillcolor="#2555a6" strokecolor="#795d9b [3047]">
                <v:shadow on="t" color="black" opacity="24903f" origin=",.5" offset="0,.55556mm"/>
                <v:textbox>
                  <w:txbxContent>
                    <w:p w14:paraId="72E3339C" w14:textId="77777777" w:rsidR="001C0E4B" w:rsidRDefault="001C0E4B" w:rsidP="00065522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2 punto</w:t>
                      </w:r>
                    </w:p>
                    <w:p w14:paraId="113FE9AD" w14:textId="77777777" w:rsidR="001C0E4B" w:rsidRPr="00B557A1" w:rsidRDefault="001C0E4B" w:rsidP="00065522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aralığı</w:t>
                      </w:r>
                    </w:p>
                  </w:txbxContent>
                </v:textbox>
              </v:shape>
            </w:pict>
          </mc:Fallback>
        </mc:AlternateContent>
      </w:r>
      <w:r w:rsidR="00526194" w:rsidRPr="00F63943">
        <w:rPr>
          <w:rFonts w:ascii="Times New Roman" w:hAnsi="Times New Roman" w:cs="Times New Roman"/>
          <w:b/>
          <w:sz w:val="28"/>
          <w:szCs w:val="28"/>
          <w:highlight w:val="yellow"/>
        </w:rPr>
        <w:t xml:space="preserve">AAAAAAAA </w:t>
      </w:r>
      <w:proofErr w:type="spellStart"/>
      <w:r w:rsidR="00526194" w:rsidRPr="00F63943">
        <w:rPr>
          <w:rFonts w:ascii="Times New Roman" w:hAnsi="Times New Roman" w:cs="Times New Roman"/>
          <w:b/>
          <w:sz w:val="28"/>
          <w:szCs w:val="28"/>
          <w:highlight w:val="yellow"/>
        </w:rPr>
        <w:t>AAAAAAAA</w:t>
      </w:r>
      <w:proofErr w:type="spellEnd"/>
      <w:r w:rsidR="00526194" w:rsidRPr="00F63943">
        <w:rPr>
          <w:rFonts w:ascii="Times New Roman" w:hAnsi="Times New Roman" w:cs="Times New Roman"/>
          <w:b/>
          <w:sz w:val="28"/>
          <w:szCs w:val="28"/>
          <w:highlight w:val="yellow"/>
        </w:rPr>
        <w:t xml:space="preserve"> AAAAAAAAAAA AAAAAAAA</w:t>
      </w:r>
      <w:r w:rsidR="00526194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526194" w:rsidRPr="00F63943">
        <w:rPr>
          <w:rFonts w:ascii="Times New Roman" w:hAnsi="Times New Roman" w:cs="Times New Roman"/>
          <w:b/>
          <w:sz w:val="28"/>
          <w:szCs w:val="28"/>
          <w:highlight w:val="yellow"/>
        </w:rPr>
        <w:t xml:space="preserve">BBBBBBBBB </w:t>
      </w:r>
      <w:proofErr w:type="spellStart"/>
      <w:r w:rsidR="00526194" w:rsidRPr="00F63943">
        <w:rPr>
          <w:rFonts w:ascii="Times New Roman" w:hAnsi="Times New Roman" w:cs="Times New Roman"/>
          <w:b/>
          <w:sz w:val="28"/>
          <w:szCs w:val="28"/>
          <w:highlight w:val="yellow"/>
        </w:rPr>
        <w:t>BBBBBBBBB</w:t>
      </w:r>
      <w:proofErr w:type="spellEnd"/>
      <w:r w:rsidR="00526194" w:rsidRPr="00F63943">
        <w:rPr>
          <w:rFonts w:ascii="Times New Roman" w:hAnsi="Times New Roman" w:cs="Times New Roman"/>
          <w:b/>
          <w:sz w:val="28"/>
          <w:szCs w:val="28"/>
          <w:highlight w:val="yellow"/>
        </w:rPr>
        <w:t xml:space="preserve"> </w:t>
      </w:r>
      <w:proofErr w:type="spellStart"/>
      <w:r w:rsidR="00526194" w:rsidRPr="00F63943">
        <w:rPr>
          <w:rFonts w:ascii="Times New Roman" w:hAnsi="Times New Roman" w:cs="Times New Roman"/>
          <w:b/>
          <w:sz w:val="28"/>
          <w:szCs w:val="28"/>
          <w:highlight w:val="yellow"/>
        </w:rPr>
        <w:t>BBBBBBBBB</w:t>
      </w:r>
      <w:proofErr w:type="spellEnd"/>
      <w:r w:rsidR="00526194" w:rsidRPr="00F63943">
        <w:rPr>
          <w:rFonts w:ascii="Times New Roman" w:hAnsi="Times New Roman" w:cs="Times New Roman"/>
          <w:b/>
          <w:sz w:val="28"/>
          <w:szCs w:val="28"/>
          <w:highlight w:val="yellow"/>
        </w:rPr>
        <w:t xml:space="preserve"> CCCCCCCCCCCCCCCC CCCCCC</w:t>
      </w:r>
    </w:p>
    <w:p w14:paraId="52E6F5F1" w14:textId="77777777" w:rsidR="009C1CEC" w:rsidRPr="008B07B7" w:rsidRDefault="00065522" w:rsidP="008B07B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824" behindDoc="0" locked="0" layoutInCell="1" allowOverlap="1" wp14:anchorId="3F6B20F7" wp14:editId="0BDC867D">
                <wp:simplePos x="0" y="0"/>
                <wp:positionH relativeFrom="column">
                  <wp:posOffset>2722245</wp:posOffset>
                </wp:positionH>
                <wp:positionV relativeFrom="paragraph">
                  <wp:posOffset>46355</wp:posOffset>
                </wp:positionV>
                <wp:extent cx="1447800" cy="54610"/>
                <wp:effectExtent l="57150" t="114300" r="0" b="116840"/>
                <wp:wrapNone/>
                <wp:docPr id="92" name="Düz Ok Bağlayıcısı 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447800" cy="5461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E589B8A" id="Düz Ok Bağlayıcısı 92" o:spid="_x0000_s1026" type="#_x0000_t32" style="position:absolute;margin-left:214.35pt;margin-top:3.65pt;width:114pt;height:4.3pt;flip:y;z-index:251661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</w:p>
    <w:p w14:paraId="0175FDCA" w14:textId="5073F632" w:rsidR="00FB1CF8" w:rsidRPr="00F571E4" w:rsidRDefault="00D725F5" w:rsidP="008B07B7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B07B7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13696" behindDoc="0" locked="0" layoutInCell="1" allowOverlap="1" wp14:anchorId="26202C53" wp14:editId="3B51277F">
                <wp:simplePos x="0" y="0"/>
                <wp:positionH relativeFrom="column">
                  <wp:posOffset>3017520</wp:posOffset>
                </wp:positionH>
                <wp:positionV relativeFrom="paragraph">
                  <wp:posOffset>593090</wp:posOffset>
                </wp:positionV>
                <wp:extent cx="1162050" cy="494665"/>
                <wp:effectExtent l="57150" t="38100" r="76200" b="95885"/>
                <wp:wrapNone/>
                <wp:docPr id="56" name="Metin Kutusu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5EEC8FF" w14:textId="77777777" w:rsidR="001C0E4B" w:rsidRPr="00B557A1" w:rsidRDefault="001C0E4B" w:rsidP="00981516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5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6202C53" id="Metin Kutusu 56" o:spid="_x0000_s1043" type="#_x0000_t202" style="position:absolute;left:0;text-align:left;margin-left:237.6pt;margin-top:46.7pt;width:91.5pt;height:38.95pt;z-index:251613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" fillcolor="#2555a6" strokecolor="#795d9b [3047]">
                <v:shadow on="t" color="black" opacity="24903f" origin=",.5" offset="0,.55556mm"/>
                <v:textbox>
                  <w:txbxContent>
                    <w:p w14:paraId="45EEC8FF" w14:textId="77777777" w:rsidR="001C0E4B" w:rsidRPr="00B557A1" w:rsidRDefault="001C0E4B" w:rsidP="0098151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5 Satır boşluk bırakılır.</w:t>
                      </w:r>
                    </w:p>
                  </w:txbxContent>
                </v:textbox>
              </v:shape>
            </w:pict>
          </mc:Fallback>
        </mc:AlternateContent>
      </w:r>
      <w:r w:rsidR="00A417FC">
        <w:rPr>
          <w:rFonts w:ascii="Times New Roman" w:hAnsi="Times New Roman" w:cs="Times New Roman"/>
          <w:b/>
          <w:noProof/>
          <w:sz w:val="24"/>
          <w:szCs w:val="24"/>
        </w:rPr>
        <w:t>Adı SOYADI</w:t>
      </w:r>
      <w:r w:rsidR="00F571E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C1CEC" w:rsidRPr="009C1CEC">
        <w:rPr>
          <w:rFonts w:ascii="Times New Roman" w:hAnsi="Times New Roman" w:cs="Times New Roman"/>
          <w:sz w:val="24"/>
          <w:szCs w:val="24"/>
        </w:rPr>
        <w:t>tarafından hazırlanan</w:t>
      </w:r>
      <w:r w:rsidR="009C1CEC">
        <w:rPr>
          <w:rFonts w:ascii="Times New Roman" w:hAnsi="Times New Roman" w:cs="Times New Roman"/>
          <w:sz w:val="24"/>
          <w:szCs w:val="24"/>
        </w:rPr>
        <w:t xml:space="preserve"> bu</w:t>
      </w:r>
      <w:r w:rsidR="009C1CEC" w:rsidRPr="009C1CEC">
        <w:rPr>
          <w:rFonts w:ascii="Times New Roman" w:hAnsi="Times New Roman" w:cs="Times New Roman"/>
          <w:sz w:val="24"/>
          <w:szCs w:val="24"/>
        </w:rPr>
        <w:t xml:space="preserve"> tez çalışması aşağıdaki </w:t>
      </w:r>
      <w:r w:rsidR="007200CA">
        <w:rPr>
          <w:rFonts w:ascii="Times New Roman" w:hAnsi="Times New Roman" w:cs="Times New Roman"/>
          <w:sz w:val="24"/>
          <w:szCs w:val="24"/>
        </w:rPr>
        <w:t xml:space="preserve">danışman </w:t>
      </w:r>
      <w:r w:rsidR="009C1CEC" w:rsidRPr="009C1CEC">
        <w:rPr>
          <w:rFonts w:ascii="Times New Roman" w:hAnsi="Times New Roman" w:cs="Times New Roman"/>
          <w:sz w:val="24"/>
          <w:szCs w:val="24"/>
        </w:rPr>
        <w:t xml:space="preserve">tarafından Isparta Uygulamalı Bilimler Üniversitesi, </w:t>
      </w:r>
      <w:r w:rsidR="007200CA">
        <w:rPr>
          <w:rFonts w:ascii="Times New Roman" w:hAnsi="Times New Roman" w:cs="Times New Roman"/>
          <w:sz w:val="24"/>
          <w:szCs w:val="24"/>
        </w:rPr>
        <w:t xml:space="preserve">Orman Fakültesi </w:t>
      </w:r>
      <w:proofErr w:type="spellStart"/>
      <w:r w:rsidR="00927660">
        <w:rPr>
          <w:rFonts w:ascii="Times New Roman" w:hAnsi="Times New Roman" w:cs="Times New Roman"/>
          <w:sz w:val="24"/>
          <w:szCs w:val="24"/>
        </w:rPr>
        <w:t>a</w:t>
      </w:r>
      <w:r w:rsidR="00927660" w:rsidRPr="004D0753">
        <w:rPr>
          <w:rFonts w:ascii="Times New Roman" w:hAnsi="Times New Roman" w:cs="Times New Roman"/>
          <w:sz w:val="24"/>
          <w:szCs w:val="24"/>
          <w:highlight w:val="yellow"/>
        </w:rPr>
        <w:t>aaaaaaa</w:t>
      </w:r>
      <w:proofErr w:type="spellEnd"/>
      <w:r w:rsidR="00927660" w:rsidRPr="004D075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927660" w:rsidRPr="004D0753">
        <w:rPr>
          <w:rFonts w:ascii="Times New Roman" w:hAnsi="Times New Roman" w:cs="Times New Roman"/>
          <w:sz w:val="24"/>
          <w:szCs w:val="24"/>
          <w:highlight w:val="yellow"/>
        </w:rPr>
        <w:t>Bbbbbbb</w:t>
      </w:r>
      <w:proofErr w:type="spellEnd"/>
      <w:r w:rsidR="009276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7660" w:rsidRPr="004D0753">
        <w:rPr>
          <w:rFonts w:ascii="Times New Roman" w:hAnsi="Times New Roman" w:cs="Times New Roman"/>
          <w:sz w:val="24"/>
          <w:szCs w:val="24"/>
          <w:highlight w:val="yellow"/>
        </w:rPr>
        <w:t>Cccccccc</w:t>
      </w:r>
      <w:proofErr w:type="spellEnd"/>
      <w:r w:rsidR="007200CA">
        <w:rPr>
          <w:rFonts w:ascii="Times New Roman" w:hAnsi="Times New Roman" w:cs="Times New Roman"/>
          <w:sz w:val="24"/>
          <w:szCs w:val="24"/>
        </w:rPr>
        <w:t xml:space="preserve"> Bölümü </w:t>
      </w:r>
      <w:proofErr w:type="spellStart"/>
      <w:r w:rsidR="007200CA">
        <w:rPr>
          <w:rFonts w:ascii="Times New Roman" w:hAnsi="Times New Roman" w:cs="Times New Roman"/>
          <w:sz w:val="24"/>
          <w:szCs w:val="24"/>
        </w:rPr>
        <w:t>a</w:t>
      </w:r>
      <w:r w:rsidR="004D0753" w:rsidRPr="004D0753">
        <w:rPr>
          <w:rFonts w:ascii="Times New Roman" w:hAnsi="Times New Roman" w:cs="Times New Roman"/>
          <w:sz w:val="24"/>
          <w:szCs w:val="24"/>
          <w:highlight w:val="yellow"/>
        </w:rPr>
        <w:t>aaaaaaa</w:t>
      </w:r>
      <w:proofErr w:type="spellEnd"/>
      <w:r w:rsidR="004D0753" w:rsidRPr="004D0753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4D0753" w:rsidRPr="004D0753">
        <w:rPr>
          <w:rFonts w:ascii="Times New Roman" w:hAnsi="Times New Roman" w:cs="Times New Roman"/>
          <w:sz w:val="24"/>
          <w:szCs w:val="24"/>
          <w:highlight w:val="yellow"/>
        </w:rPr>
        <w:t>Bbbbbbb</w:t>
      </w:r>
      <w:proofErr w:type="spellEnd"/>
      <w:r w:rsidR="004D07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0753" w:rsidRPr="004D0753">
        <w:rPr>
          <w:rFonts w:ascii="Times New Roman" w:hAnsi="Times New Roman" w:cs="Times New Roman"/>
          <w:sz w:val="24"/>
          <w:szCs w:val="24"/>
          <w:highlight w:val="yellow"/>
        </w:rPr>
        <w:t>Cccccccc</w:t>
      </w:r>
      <w:proofErr w:type="spellEnd"/>
      <w:r w:rsidR="009C1CEC" w:rsidRPr="009C1CEC">
        <w:rPr>
          <w:rFonts w:ascii="Times New Roman" w:hAnsi="Times New Roman" w:cs="Times New Roman"/>
          <w:sz w:val="24"/>
          <w:szCs w:val="24"/>
        </w:rPr>
        <w:t xml:space="preserve"> Anabilim Dalı’nda </w:t>
      </w:r>
      <w:r w:rsidR="007200CA">
        <w:rPr>
          <w:rFonts w:ascii="Times New Roman" w:hAnsi="Times New Roman" w:cs="Times New Roman"/>
          <w:b/>
          <w:sz w:val="24"/>
          <w:szCs w:val="24"/>
          <w:highlight w:val="yellow"/>
        </w:rPr>
        <w:t>BİTİRME</w:t>
      </w:r>
      <w:r w:rsidR="009C1CEC" w:rsidRPr="004D0753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TEZİ</w:t>
      </w:r>
      <w:r w:rsidR="009C1CEC" w:rsidRPr="009C1CEC">
        <w:rPr>
          <w:rFonts w:ascii="Times New Roman" w:hAnsi="Times New Roman" w:cs="Times New Roman"/>
          <w:sz w:val="24"/>
          <w:szCs w:val="24"/>
        </w:rPr>
        <w:t xml:space="preserve"> olarak kabul edilmiştir.</w:t>
      </w:r>
      <w:r w:rsidR="00C87397" w:rsidRPr="009C1CE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95DCB1" w14:textId="77777777" w:rsidR="00C329F4" w:rsidRDefault="00D11C1A" w:rsidP="008B07B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07552" behindDoc="0" locked="0" layoutInCell="1" allowOverlap="1" wp14:anchorId="33650795" wp14:editId="45E0ADCE">
                <wp:simplePos x="0" y="0"/>
                <wp:positionH relativeFrom="margin">
                  <wp:posOffset>2743020</wp:posOffset>
                </wp:positionH>
                <wp:positionV relativeFrom="paragraph">
                  <wp:posOffset>43279</wp:posOffset>
                </wp:positionV>
                <wp:extent cx="271780" cy="1144800"/>
                <wp:effectExtent l="57150" t="38100" r="71120" b="93980"/>
                <wp:wrapNone/>
                <wp:docPr id="55" name="Sol Ayraç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 flipV="1">
                          <a:off x="0" y="0"/>
                          <a:ext cx="271780" cy="1144800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3CAB89" id="Sol Ayraç 55" o:spid="_x0000_s1026" type="#_x0000_t87" style="position:absolute;margin-left:3in;margin-top:3.4pt;width:21.4pt;height:90.15pt;flip:x y;z-index:251607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" adj="1076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5E402F84" w14:textId="77777777" w:rsidR="007F6EFF" w:rsidRDefault="007F6EFF" w:rsidP="00D11C1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F6BCFA7" w14:textId="77777777" w:rsidR="00B32A75" w:rsidRDefault="00B32A75" w:rsidP="00D11C1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60A2304" w14:textId="77777777" w:rsidR="00B32A75" w:rsidRDefault="00B32A75" w:rsidP="00D11C1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DEE3922" w14:textId="77777777" w:rsidR="00B32A75" w:rsidRDefault="00B32A75" w:rsidP="00D11C1A">
      <w:pPr>
        <w:spacing w:after="0" w:line="240" w:lineRule="auto"/>
        <w:ind w:left="5954" w:firstLine="708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6A78071C" w14:textId="77777777" w:rsidR="00D11C1A" w:rsidRDefault="00D11C1A" w:rsidP="00D11C1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FE477C" w14:textId="77777777" w:rsidR="00891A13" w:rsidRPr="009F45B1" w:rsidRDefault="00891A13" w:rsidP="00D11C1A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B5AF37" w14:textId="60B5540E" w:rsidR="003D33F9" w:rsidRPr="0094796C" w:rsidRDefault="00154E28" w:rsidP="003D33F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nışm</w:t>
      </w:r>
      <w:r w:rsidR="007F6EFF">
        <w:rPr>
          <w:rFonts w:ascii="Times New Roman" w:hAnsi="Times New Roman" w:cs="Times New Roman"/>
          <w:b/>
          <w:sz w:val="24"/>
          <w:szCs w:val="24"/>
        </w:rPr>
        <w:t>an</w:t>
      </w:r>
      <w:r w:rsidR="0094796C">
        <w:rPr>
          <w:rFonts w:ascii="Times New Roman" w:hAnsi="Times New Roman" w:cs="Times New Roman"/>
          <w:b/>
          <w:sz w:val="24"/>
          <w:szCs w:val="24"/>
        </w:rPr>
        <w:tab/>
      </w:r>
      <w:r w:rsidR="003D33F9" w:rsidRPr="009F45B1">
        <w:rPr>
          <w:rFonts w:ascii="Times New Roman" w:hAnsi="Times New Roman" w:cs="Times New Roman"/>
          <w:b/>
          <w:sz w:val="24"/>
          <w:szCs w:val="24"/>
        </w:rPr>
        <w:t>Prof. Dr. Adı SOYADI</w:t>
      </w:r>
      <w:r w:rsidR="003D33F9" w:rsidRPr="009F45B1">
        <w:rPr>
          <w:rFonts w:ascii="Times New Roman" w:hAnsi="Times New Roman" w:cs="Times New Roman"/>
          <w:b/>
          <w:sz w:val="24"/>
          <w:szCs w:val="24"/>
        </w:rPr>
        <w:tab/>
      </w:r>
      <w:r w:rsidR="003D33F9" w:rsidRPr="009F45B1">
        <w:rPr>
          <w:rFonts w:ascii="Times New Roman" w:hAnsi="Times New Roman" w:cs="Times New Roman"/>
          <w:b/>
          <w:sz w:val="24"/>
          <w:szCs w:val="24"/>
        </w:rPr>
        <w:tab/>
      </w:r>
      <w:r w:rsidR="003D33F9" w:rsidRPr="009F45B1">
        <w:rPr>
          <w:rFonts w:ascii="Times New Roman" w:hAnsi="Times New Roman" w:cs="Times New Roman"/>
          <w:b/>
          <w:sz w:val="24"/>
          <w:szCs w:val="24"/>
        </w:rPr>
        <w:tab/>
      </w:r>
    </w:p>
    <w:p w14:paraId="2813F00F" w14:textId="77777777" w:rsidR="00891A13" w:rsidRDefault="00891A13" w:rsidP="00891A13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FED41CD" w14:textId="77777777" w:rsidR="00891A13" w:rsidRDefault="00891A13" w:rsidP="00891A13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Jur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Üyesi      </w:t>
      </w:r>
      <w:r w:rsidRPr="009F45B1">
        <w:rPr>
          <w:rFonts w:ascii="Times New Roman" w:hAnsi="Times New Roman" w:cs="Times New Roman"/>
          <w:b/>
          <w:sz w:val="24"/>
          <w:szCs w:val="24"/>
        </w:rPr>
        <w:t>Prof. Dr. Adı SOYADI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C0205FD" w14:textId="77777777" w:rsidR="00891A13" w:rsidRPr="0094796C" w:rsidRDefault="00891A13" w:rsidP="00891A1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b/>
          <w:sz w:val="24"/>
          <w:szCs w:val="24"/>
        </w:rPr>
        <w:tab/>
      </w:r>
    </w:p>
    <w:p w14:paraId="24AC990F" w14:textId="77777777" w:rsidR="00891A13" w:rsidRDefault="00891A13" w:rsidP="00891A13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Jüri Üyesi      </w:t>
      </w:r>
      <w:r w:rsidRPr="009F45B1">
        <w:rPr>
          <w:rFonts w:ascii="Times New Roman" w:hAnsi="Times New Roman" w:cs="Times New Roman"/>
          <w:b/>
          <w:sz w:val="24"/>
          <w:szCs w:val="24"/>
        </w:rPr>
        <w:t>Prof. Dr. Adı SOYADI</w:t>
      </w:r>
    </w:p>
    <w:p w14:paraId="6A0F95FD" w14:textId="77777777" w:rsidR="00E706CC" w:rsidRDefault="003D33F9" w:rsidP="007200C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color w:val="D9D9D9" w:themeColor="background1" w:themeShade="D9"/>
          <w:sz w:val="24"/>
          <w:szCs w:val="24"/>
        </w:rPr>
        <w:tab/>
      </w:r>
      <w:r w:rsidRPr="009F45B1">
        <w:rPr>
          <w:rFonts w:ascii="Times New Roman" w:hAnsi="Times New Roman" w:cs="Times New Roman"/>
          <w:color w:val="D9D9D9" w:themeColor="background1" w:themeShade="D9"/>
          <w:sz w:val="24"/>
          <w:szCs w:val="24"/>
        </w:rPr>
        <w:tab/>
      </w:r>
    </w:p>
    <w:p w14:paraId="72F9EFE9" w14:textId="77777777" w:rsidR="00E706CC" w:rsidRDefault="00E706CC" w:rsidP="0098151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975B826" w14:textId="77777777" w:rsidR="00E706CC" w:rsidRDefault="00E706CC" w:rsidP="0098151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4268969" w14:textId="77777777" w:rsidR="00DD6B4E" w:rsidRPr="00D725F5" w:rsidRDefault="00DD6B4E" w:rsidP="00A108E4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bookmarkEnd w:id="0"/>
    <w:p w14:paraId="45724182" w14:textId="77777777" w:rsidR="00804974" w:rsidRPr="009F45B1" w:rsidRDefault="00804974" w:rsidP="001D48D1">
      <w:pPr>
        <w:spacing w:after="0" w:line="240" w:lineRule="auto"/>
        <w:rPr>
          <w:rFonts w:ascii="Times New Roman" w:hAnsi="Times New Roman" w:cs="Times New Roman"/>
          <w:b/>
          <w:i/>
          <w:lang w:val="en-US"/>
        </w:rPr>
        <w:sectPr w:rsidR="00804974" w:rsidRPr="009F45B1" w:rsidSect="007E37FB">
          <w:pgSz w:w="11906" w:h="16838" w:code="9"/>
          <w:pgMar w:top="1418" w:right="1418" w:bottom="1418" w:left="2268" w:header="709" w:footer="709" w:gutter="0"/>
          <w:pgNumType w:fmt="lowerRoman" w:start="1"/>
          <w:cols w:space="708"/>
          <w:titlePg/>
          <w:docGrid w:linePitch="360"/>
        </w:sectPr>
      </w:pPr>
    </w:p>
    <w:p w14:paraId="4B47F330" w14:textId="77777777" w:rsidR="005A3930" w:rsidRPr="005A3930" w:rsidRDefault="00065522" w:rsidP="00B252B7">
      <w:pPr>
        <w:pStyle w:val="nsayfalarmetinstili"/>
        <w:spacing w:before="0" w:after="0"/>
        <w:rPr>
          <w:rFonts w:ascii="Times New Roman" w:hAnsi="Times New Roman"/>
          <w:b/>
        </w:rPr>
      </w:pPr>
      <w:r w:rsidRPr="00065522">
        <w:rPr>
          <w:rFonts w:ascii="Times New Roman" w:hAnsi="Times New Roman"/>
          <w:b/>
          <w:noProof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57788709" wp14:editId="45E13DE2">
                <wp:simplePos x="0" y="0"/>
                <wp:positionH relativeFrom="column">
                  <wp:posOffset>-1287780</wp:posOffset>
                </wp:positionH>
                <wp:positionV relativeFrom="paragraph">
                  <wp:posOffset>-795655</wp:posOffset>
                </wp:positionV>
                <wp:extent cx="2552700" cy="494665"/>
                <wp:effectExtent l="57150" t="38100" r="76200" b="95885"/>
                <wp:wrapNone/>
                <wp:docPr id="95" name="Metin Kutusu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52700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A2C3DA1" w14:textId="77777777" w:rsidR="001C0E4B" w:rsidRPr="00B557A1" w:rsidRDefault="001C0E4B" w:rsidP="000655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Etik beyanı 12 punto ve 1 satır aralığı ile yaz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7788709" id="Metin Kutusu 95" o:spid="_x0000_s1044" type="#_x0000_t202" style="position:absolute;left:0;text-align:left;margin-left:-101.4pt;margin-top:-62.65pt;width:201pt;height:38.95pt;z-index:2516689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" fillcolor="#2555a6" strokecolor="#795d9b [3047]">
                <v:shadow on="t" color="black" opacity="24903f" origin=",.5" offset="0,.55556mm"/>
                <v:textbox>
                  <w:txbxContent>
                    <w:p w14:paraId="7A2C3DA1" w14:textId="77777777" w:rsidR="001C0E4B" w:rsidRPr="00B557A1" w:rsidRDefault="001C0E4B" w:rsidP="00065522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Etik beyanı 12 punto ve 1 satır aralığı ile yazılır.</w:t>
                      </w:r>
                    </w:p>
                  </w:txbxContent>
                </v:textbox>
              </v:shape>
            </w:pict>
          </mc:Fallback>
        </mc:AlternateContent>
      </w:r>
      <w:r w:rsidR="00981516">
        <w:rPr>
          <w:noProof/>
        </w:rPr>
        <mc:AlternateContent>
          <mc:Choice Requires="wps">
            <w:drawing>
              <wp:anchor distT="0" distB="0" distL="114300" distR="114300" simplePos="0" relativeHeight="251644416" behindDoc="0" locked="0" layoutInCell="1" allowOverlap="1" wp14:anchorId="6D0FEA3B" wp14:editId="1699BF30">
                <wp:simplePos x="0" y="0"/>
                <wp:positionH relativeFrom="column">
                  <wp:posOffset>2663986</wp:posOffset>
                </wp:positionH>
                <wp:positionV relativeFrom="paragraph">
                  <wp:posOffset>77764</wp:posOffset>
                </wp:positionV>
                <wp:extent cx="659219" cy="276225"/>
                <wp:effectExtent l="57150" t="57150" r="7620" b="85725"/>
                <wp:wrapNone/>
                <wp:docPr id="68" name="Düz Ok Bağlayıcısı 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659219" cy="27622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A94971" id="Düz Ok Bağlayıcısı 68" o:spid="_x0000_s1026" type="#_x0000_t32" style="position:absolute;margin-left:209.75pt;margin-top:6.1pt;width:51.9pt;height:21.75pt;flip:y;z-index:251644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  <w:r w:rsidR="00981516" w:rsidRPr="00981516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43392" behindDoc="0" locked="0" layoutInCell="1" allowOverlap="1" wp14:anchorId="234861B1" wp14:editId="2AD88131">
                <wp:simplePos x="0" y="0"/>
                <wp:positionH relativeFrom="column">
                  <wp:posOffset>3422912</wp:posOffset>
                </wp:positionH>
                <wp:positionV relativeFrom="paragraph">
                  <wp:posOffset>-142550</wp:posOffset>
                </wp:positionV>
                <wp:extent cx="1162050" cy="494665"/>
                <wp:effectExtent l="57150" t="38100" r="76200" b="95885"/>
                <wp:wrapNone/>
                <wp:docPr id="67" name="Metin Kutusu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12EF3D0" w14:textId="77777777" w:rsidR="001C0E4B" w:rsidRPr="00B557A1" w:rsidRDefault="001C0E4B" w:rsidP="00981516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4861B1" id="Metin Kutusu 67" o:spid="_x0000_s1045" type="#_x0000_t202" style="position:absolute;left:0;text-align:left;margin-left:269.5pt;margin-top:-11.2pt;width:91.5pt;height:38.95pt;z-index:251643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" fillcolor="#2555a6" strokecolor="#795d9b [3047]">
                <v:shadow on="t" color="black" opacity="24903f" origin=",.5" offset="0,.55556mm"/>
                <v:textbox>
                  <w:txbxContent>
                    <w:p w14:paraId="112EF3D0" w14:textId="77777777" w:rsidR="001C0E4B" w:rsidRPr="00B557A1" w:rsidRDefault="001C0E4B" w:rsidP="0098151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boşluk bırakılır.</w:t>
                      </w:r>
                    </w:p>
                  </w:txbxContent>
                </v:textbox>
              </v:shape>
            </w:pict>
          </mc:Fallback>
        </mc:AlternateContent>
      </w:r>
      <w:r w:rsidR="005A3930" w:rsidRPr="005A3930">
        <w:rPr>
          <w:rFonts w:ascii="Times New Roman" w:hAnsi="Times New Roman"/>
          <w:b/>
        </w:rPr>
        <w:t xml:space="preserve">ETİK BEYANI </w:t>
      </w:r>
    </w:p>
    <w:p w14:paraId="224965E9" w14:textId="77777777" w:rsidR="005A3930" w:rsidRPr="00981516" w:rsidRDefault="00981516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45440" behindDoc="0" locked="0" layoutInCell="1" allowOverlap="1" wp14:anchorId="4EE10FFD" wp14:editId="2B2F38EC">
                <wp:simplePos x="0" y="0"/>
                <wp:positionH relativeFrom="column">
                  <wp:posOffset>2717149</wp:posOffset>
                </wp:positionH>
                <wp:positionV relativeFrom="paragraph">
                  <wp:posOffset>17691</wp:posOffset>
                </wp:positionV>
                <wp:extent cx="605967" cy="775941"/>
                <wp:effectExtent l="57150" t="38100" r="41910" b="81915"/>
                <wp:wrapNone/>
                <wp:docPr id="69" name="Düz Ok Bağlayıcısı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605967" cy="775941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F669AF9" id="Düz Ok Bağlayıcısı 69" o:spid="_x0000_s1026" type="#_x0000_t32" style="position:absolute;margin-left:213.95pt;margin-top:1.4pt;width:47.7pt;height:61.1pt;flip:y;z-index:251645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</w:p>
    <w:p w14:paraId="74D75D94" w14:textId="77777777" w:rsidR="005A3930" w:rsidRDefault="00167777" w:rsidP="00981516">
      <w:pPr>
        <w:pStyle w:val="nsayfalarmetinstili"/>
        <w:spacing w:before="0" w:after="0"/>
        <w:rPr>
          <w:rFonts w:ascii="Times New Roman" w:hAnsi="Times New Roman"/>
        </w:rPr>
      </w:pPr>
      <w:r w:rsidRPr="00167777">
        <w:rPr>
          <w:rFonts w:ascii="Times New Roman" w:hAnsi="Times New Roman"/>
        </w:rPr>
        <w:t>Isparta Uygulamalı Bilimler</w:t>
      </w:r>
      <w:r w:rsidR="005A3930" w:rsidRPr="00167777">
        <w:rPr>
          <w:rFonts w:ascii="Times New Roman" w:hAnsi="Times New Roman"/>
        </w:rPr>
        <w:t xml:space="preserve"> Üniversitesi </w:t>
      </w:r>
      <w:r w:rsidR="005A5E0E">
        <w:rPr>
          <w:rFonts w:ascii="Times New Roman" w:hAnsi="Times New Roman"/>
        </w:rPr>
        <w:t xml:space="preserve">Orman Fakültesi Bitirme Tezi </w:t>
      </w:r>
      <w:r w:rsidRPr="00167777">
        <w:rPr>
          <w:rFonts w:ascii="Times New Roman" w:hAnsi="Times New Roman"/>
        </w:rPr>
        <w:t>y</w:t>
      </w:r>
      <w:r w:rsidR="005A3930" w:rsidRPr="00167777">
        <w:rPr>
          <w:rFonts w:ascii="Times New Roman" w:hAnsi="Times New Roman"/>
        </w:rPr>
        <w:t xml:space="preserve">azım </w:t>
      </w:r>
      <w:r w:rsidRPr="00167777">
        <w:rPr>
          <w:rFonts w:ascii="Times New Roman" w:hAnsi="Times New Roman"/>
        </w:rPr>
        <w:t>k</w:t>
      </w:r>
      <w:r w:rsidR="005A3930" w:rsidRPr="00167777">
        <w:rPr>
          <w:rFonts w:ascii="Times New Roman" w:hAnsi="Times New Roman"/>
        </w:rPr>
        <w:t xml:space="preserve">urallarına uygun olarak </w:t>
      </w:r>
      <w:r w:rsidRPr="00167777">
        <w:rPr>
          <w:rFonts w:ascii="Times New Roman" w:hAnsi="Times New Roman"/>
        </w:rPr>
        <w:t>ve bilimsel ahlak</w:t>
      </w:r>
      <w:r w:rsidR="00F529FF">
        <w:rPr>
          <w:rFonts w:ascii="Times New Roman" w:hAnsi="Times New Roman"/>
        </w:rPr>
        <w:t xml:space="preserve"> ve</w:t>
      </w:r>
      <w:r w:rsidRPr="00167777">
        <w:rPr>
          <w:rFonts w:ascii="Times New Roman" w:hAnsi="Times New Roman"/>
        </w:rPr>
        <w:t xml:space="preserve"> geleneklere aykırı düşecek bir yol ve yardıma başvurmaksızın </w:t>
      </w:r>
      <w:r w:rsidR="005A3930" w:rsidRPr="00167777">
        <w:rPr>
          <w:rFonts w:ascii="Times New Roman" w:hAnsi="Times New Roman"/>
        </w:rPr>
        <w:t xml:space="preserve">hazırladığım bu tez çalışmasında; </w:t>
      </w:r>
    </w:p>
    <w:p w14:paraId="052DF0FA" w14:textId="77777777" w:rsidR="00981516" w:rsidRPr="00167777" w:rsidRDefault="00981516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4E826430" w14:textId="77777777" w:rsidR="00167777" w:rsidRPr="00167777" w:rsidRDefault="005A3930" w:rsidP="00981516">
      <w:pPr>
        <w:pStyle w:val="nsayfalarmetinstili"/>
        <w:spacing w:before="0" w:after="0"/>
        <w:rPr>
          <w:rFonts w:ascii="Times New Roman" w:hAnsi="Times New Roman"/>
        </w:rPr>
      </w:pPr>
      <w:r w:rsidRPr="00167777">
        <w:rPr>
          <w:rFonts w:ascii="Times New Roman" w:hAnsi="Times New Roman"/>
        </w:rPr>
        <w:t xml:space="preserve">Tez içinde sunduğum verileri, bilgileri ve dokümanları akademik ve etik kurallar çerçevesinde elde ettiğimi, </w:t>
      </w:r>
      <w:r w:rsidR="00167777" w:rsidRPr="00167777">
        <w:rPr>
          <w:rFonts w:ascii="Times New Roman" w:hAnsi="Times New Roman"/>
        </w:rPr>
        <w:t>t</w:t>
      </w:r>
      <w:r w:rsidRPr="00167777">
        <w:rPr>
          <w:rFonts w:ascii="Times New Roman" w:hAnsi="Times New Roman"/>
        </w:rPr>
        <w:t xml:space="preserve">üm bilgi, belge, değerlendirme ve sonuçları bilimsel etik ve ahlak kurallarına uygun olarak sunduğumu, </w:t>
      </w:r>
      <w:r w:rsidR="00167777" w:rsidRPr="00167777">
        <w:rPr>
          <w:rFonts w:ascii="Times New Roman" w:hAnsi="Times New Roman"/>
        </w:rPr>
        <w:t>t</w:t>
      </w:r>
      <w:r w:rsidRPr="00167777">
        <w:rPr>
          <w:rFonts w:ascii="Times New Roman" w:hAnsi="Times New Roman"/>
        </w:rPr>
        <w:t xml:space="preserve">ez çalışmasında yararlandığım eserlerin tümüne uygun atıfta bulunarak kaynak gösterdiğimi,  </w:t>
      </w:r>
      <w:r w:rsidR="00167777" w:rsidRPr="00167777">
        <w:rPr>
          <w:rFonts w:ascii="Times New Roman" w:hAnsi="Times New Roman"/>
        </w:rPr>
        <w:t>k</w:t>
      </w:r>
      <w:r w:rsidRPr="00167777">
        <w:rPr>
          <w:rFonts w:ascii="Times New Roman" w:hAnsi="Times New Roman"/>
        </w:rPr>
        <w:t xml:space="preserve">ullanılan verilerde ve ortaya çıkan sonuçlarda herhangi bir değişiklik yapmadığımı, </w:t>
      </w:r>
      <w:r w:rsidR="00167777" w:rsidRPr="00167777">
        <w:rPr>
          <w:rFonts w:ascii="Times New Roman" w:hAnsi="Times New Roman"/>
        </w:rPr>
        <w:t>b</w:t>
      </w:r>
      <w:r w:rsidRPr="00167777">
        <w:rPr>
          <w:rFonts w:ascii="Times New Roman" w:hAnsi="Times New Roman"/>
        </w:rPr>
        <w:t xml:space="preserve">u tezde sunduğum çalışmanın özgün olduğunu, </w:t>
      </w:r>
      <w:r w:rsidR="00167777" w:rsidRPr="00167777">
        <w:rPr>
          <w:rFonts w:ascii="Times New Roman" w:hAnsi="Times New Roman"/>
        </w:rPr>
        <w:t xml:space="preserve">tezimle ilgili yaptığım bu beyana aykırı bir durumun saptanması durumunda, ortaya çıkacak tüm ahlaki ve hukuki sonuçlara katlanacağımı </w:t>
      </w:r>
      <w:r w:rsidRPr="00167777">
        <w:rPr>
          <w:rFonts w:ascii="Times New Roman" w:hAnsi="Times New Roman"/>
        </w:rPr>
        <w:t>bildirir, aksi bir durumda aleyhime doğabilecek tüm hak kayıplarını kabullendiğ</w:t>
      </w:r>
      <w:r w:rsidR="00851376">
        <w:rPr>
          <w:rFonts w:ascii="Times New Roman" w:hAnsi="Times New Roman"/>
        </w:rPr>
        <w:t>imi beyan ederim.</w:t>
      </w:r>
    </w:p>
    <w:p w14:paraId="7B4A5635" w14:textId="77777777" w:rsidR="00167777" w:rsidRPr="00167777" w:rsidRDefault="0052619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  <w:r w:rsidRPr="00981516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42368" behindDoc="0" locked="0" layoutInCell="1" allowOverlap="1" wp14:anchorId="4DA791AC" wp14:editId="308C4874">
                <wp:simplePos x="0" y="0"/>
                <wp:positionH relativeFrom="column">
                  <wp:posOffset>1026160</wp:posOffset>
                </wp:positionH>
                <wp:positionV relativeFrom="paragraph">
                  <wp:posOffset>73660</wp:posOffset>
                </wp:positionV>
                <wp:extent cx="1162050" cy="494665"/>
                <wp:effectExtent l="57150" t="38100" r="76200" b="95885"/>
                <wp:wrapNone/>
                <wp:docPr id="65" name="Metin Kutusu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2050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1CC3A42" w14:textId="77777777" w:rsidR="001C0E4B" w:rsidRPr="00B557A1" w:rsidRDefault="001C0E4B" w:rsidP="00981516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2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DA791AC" id="Metin Kutusu 65" o:spid="_x0000_s1046" type="#_x0000_t202" style="position:absolute;left:0;text-align:left;margin-left:80.8pt;margin-top:5.8pt;width:91.5pt;height:38.95pt;z-index:251642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" fillcolor="#2555a6" strokecolor="#795d9b [3047]">
                <v:shadow on="t" color="black" opacity="24903f" origin=",.5" offset="0,.55556mm"/>
                <v:textbox>
                  <w:txbxContent>
                    <w:p w14:paraId="71CC3A42" w14:textId="77777777" w:rsidR="001C0E4B" w:rsidRPr="00B557A1" w:rsidRDefault="001C0E4B" w:rsidP="0098151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2 Satır boşluk bırakılır.</w:t>
                      </w:r>
                    </w:p>
                  </w:txbxContent>
                </v:textbox>
              </v:shape>
            </w:pict>
          </mc:Fallback>
        </mc:AlternateContent>
      </w:r>
      <w:r w:rsidR="00981516" w:rsidRPr="00E33045"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641344" behindDoc="0" locked="0" layoutInCell="1" allowOverlap="1" wp14:anchorId="10C4633C" wp14:editId="591FA726">
                <wp:simplePos x="0" y="0"/>
                <wp:positionH relativeFrom="margin">
                  <wp:posOffset>2259950</wp:posOffset>
                </wp:positionH>
                <wp:positionV relativeFrom="paragraph">
                  <wp:posOffset>9539</wp:posOffset>
                </wp:positionV>
                <wp:extent cx="271780" cy="404037"/>
                <wp:effectExtent l="76200" t="38100" r="52070" b="91440"/>
                <wp:wrapNone/>
                <wp:docPr id="64" name="Sol Ayraç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271780" cy="404037"/>
                        </a:xfrm>
                        <a:prstGeom prst="leftBrace">
                          <a:avLst>
                            <a:gd name="adj1" fmla="val 20990"/>
                            <a:gd name="adj2" fmla="val 5177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32DA51" id="Sol Ayraç 64" o:spid="_x0000_s1026" type="#_x0000_t87" style="position:absolute;margin-left:177.95pt;margin-top:.75pt;width:21.4pt;height:31.8pt;flip:y;z-index:2516413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" adj="3050,11183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</w:p>
    <w:p w14:paraId="6DDA281C" w14:textId="77777777" w:rsidR="00167777" w:rsidRPr="00F061C0" w:rsidRDefault="00167777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6541B9EC" w14:textId="61C42DF8" w:rsidR="005A3930" w:rsidRPr="00F061C0" w:rsidRDefault="00981516" w:rsidP="00167777">
      <w:pPr>
        <w:pStyle w:val="nsayfalarmetinstili"/>
        <w:spacing w:after="0"/>
        <w:jc w:val="right"/>
        <w:rPr>
          <w:rFonts w:ascii="Times New Roman" w:hAnsi="Times New Roman"/>
        </w:rPr>
      </w:pPr>
      <w:r>
        <w:rPr>
          <w:rFonts w:ascii="Times New Roman" w:hAnsi="Times New Roman"/>
        </w:rPr>
        <w:t>----/----</w:t>
      </w:r>
      <w:r w:rsidR="005A3930" w:rsidRPr="00F061C0">
        <w:rPr>
          <w:rFonts w:ascii="Times New Roman" w:hAnsi="Times New Roman"/>
        </w:rPr>
        <w:t>/20</w:t>
      </w:r>
      <w:r w:rsidR="00145A20">
        <w:rPr>
          <w:rFonts w:ascii="Times New Roman" w:hAnsi="Times New Roman"/>
        </w:rPr>
        <w:t>2</w:t>
      </w:r>
      <w:r w:rsidR="00B87AFE">
        <w:rPr>
          <w:rFonts w:ascii="Times New Roman" w:hAnsi="Times New Roman"/>
        </w:rPr>
        <w:t>6</w:t>
      </w:r>
    </w:p>
    <w:p w14:paraId="25868766" w14:textId="77777777" w:rsidR="00F571E4" w:rsidRPr="0055644D" w:rsidRDefault="00981516" w:rsidP="00F571E4">
      <w:pPr>
        <w:spacing w:after="0" w:line="240" w:lineRule="auto"/>
        <w:jc w:val="right"/>
        <w:rPr>
          <w:rFonts w:ascii="Times New Roman" w:hAnsi="Times New Roman" w:cs="Times New Roman"/>
          <w:b/>
          <w:szCs w:val="24"/>
        </w:rPr>
      </w:pPr>
      <w:r w:rsidRPr="0055644D">
        <w:rPr>
          <w:rFonts w:ascii="Times New Roman" w:hAnsi="Times New Roman" w:cs="Times New Roman"/>
          <w:b/>
          <w:sz w:val="24"/>
          <w:szCs w:val="28"/>
        </w:rPr>
        <w:t xml:space="preserve">Öğrencinin </w:t>
      </w:r>
      <w:r w:rsidR="00E13D44" w:rsidRPr="0055644D">
        <w:rPr>
          <w:rFonts w:ascii="Times New Roman" w:hAnsi="Times New Roman" w:cs="Times New Roman"/>
          <w:b/>
          <w:sz w:val="24"/>
          <w:szCs w:val="28"/>
        </w:rPr>
        <w:t>Adı SOYADI</w:t>
      </w:r>
    </w:p>
    <w:p w14:paraId="350526C7" w14:textId="77777777" w:rsidR="00C15699" w:rsidRPr="00981516" w:rsidRDefault="00C15699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21AD6827" w14:textId="77777777" w:rsidR="00804974" w:rsidRPr="00981516" w:rsidRDefault="00E706CC" w:rsidP="00E706CC">
      <w:pPr>
        <w:pStyle w:val="nsayfalarmetinstili"/>
        <w:spacing w:before="0" w:after="0"/>
        <w:jc w:val="right"/>
        <w:rPr>
          <w:rFonts w:ascii="Times New Roman" w:hAnsi="Times New Roman"/>
        </w:rPr>
      </w:pPr>
      <w:r>
        <w:rPr>
          <w:rFonts w:ascii="Times New Roman" w:hAnsi="Times New Roman"/>
        </w:rPr>
        <w:t>…………….</w:t>
      </w:r>
    </w:p>
    <w:p w14:paraId="14815B11" w14:textId="77777777" w:rsidR="00804974" w:rsidRPr="00981516" w:rsidRDefault="00AF2976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  <w:r w:rsidRPr="00981516">
        <w:rPr>
          <w:rFonts w:ascii="Times New Roman" w:hAnsi="Times New Roman"/>
          <w:noProof/>
          <w:szCs w:val="24"/>
        </w:rPr>
        <mc:AlternateContent>
          <mc:Choice Requires="wpg">
            <w:drawing>
              <wp:anchor distT="0" distB="0" distL="114300" distR="114300" simplePos="0" relativeHeight="251573760" behindDoc="0" locked="0" layoutInCell="1" allowOverlap="1" wp14:anchorId="2E5C390B" wp14:editId="2305257A">
                <wp:simplePos x="0" y="0"/>
                <wp:positionH relativeFrom="page">
                  <wp:align>right</wp:align>
                </wp:positionH>
                <wp:positionV relativeFrom="paragraph">
                  <wp:posOffset>26670</wp:posOffset>
                </wp:positionV>
                <wp:extent cx="1504950" cy="1200150"/>
                <wp:effectExtent l="57150" t="38100" r="76200" b="95250"/>
                <wp:wrapNone/>
                <wp:docPr id="241" name="Grup 2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504950" cy="1200150"/>
                          <a:chOff x="2561902" y="-1601527"/>
                          <a:chExt cx="1504950" cy="1200150"/>
                        </a:xfrm>
                      </wpg:grpSpPr>
                      <wps:wsp>
                        <wps:cNvPr id="242" name="Düz Ok Bağlayıcısı 242"/>
                        <wps:cNvCnPr>
                          <a:stCxn id="243" idx="0"/>
                        </wps:cNvCnPr>
                        <wps:spPr>
                          <a:xfrm flipH="1" flipV="1">
                            <a:off x="2619211" y="-1601527"/>
                            <a:ext cx="695166" cy="476132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43" name="Metin Kutusu 243"/>
                        <wps:cNvSpPr txBox="1"/>
                        <wps:spPr>
                          <a:xfrm flipH="1">
                            <a:off x="2561902" y="-1125395"/>
                            <a:ext cx="1504950" cy="724018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D4001B4" w14:textId="77777777" w:rsidR="001C0E4B" w:rsidRPr="00E13D44" w:rsidRDefault="001C0E4B" w:rsidP="008B2DCD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Öğrenci tarafından imzalanacaktı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E5C390B" id="Grup 241" o:spid="_x0000_s1047" style="position:absolute;left:0;text-align:left;margin-left:67.3pt;margin-top:2.1pt;width:118.5pt;height:94.5pt;z-index:251573760;mso-position-horizontal:right;mso-position-horizontal-relative:page;mso-width-relative:margin;mso-height-relative:margin" coordorigin="25619,-16015" coordsize="15049,1200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">
                <v:shape id="Düz Ok Bağlayıcısı 242" o:spid="_x0000_s1048" type="#_x0000_t32" style="position:absolute;left:26192;top:-16015;width:6951;height:4762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" strokecolor="#5cc5c5" strokeweight="3pt">
                  <v:stroke endarrow="open"/>
                  <v:shadow on="t" color="black" opacity="22937f" origin=",.5" offset="0,.63889mm"/>
                </v:shape>
                <v:shape id="Metin Kutusu 243" o:spid="_x0000_s1049" type="#_x0000_t202" style="position:absolute;left:25619;top:-11253;width:15049;height:724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3D4001B4" w14:textId="77777777" w:rsidR="001C0E4B" w:rsidRPr="00E13D44" w:rsidRDefault="001C0E4B" w:rsidP="008B2DCD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Öğrenci tarafından imzalanacaktır.</w:t>
                        </w:r>
                      </w:p>
                    </w:txbxContent>
                  </v:textbox>
                </v:shape>
                <w10:wrap anchorx="page"/>
              </v:group>
            </w:pict>
          </mc:Fallback>
        </mc:AlternateContent>
      </w:r>
    </w:p>
    <w:p w14:paraId="418F45CF" w14:textId="77777777" w:rsidR="00804974" w:rsidRPr="00981516" w:rsidRDefault="0080497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3075FD9A" w14:textId="77777777" w:rsidR="00804974" w:rsidRPr="00981516" w:rsidRDefault="0080497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398EC9E6" w14:textId="77777777" w:rsidR="00804974" w:rsidRPr="00981516" w:rsidRDefault="0080497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35E444F0" w14:textId="77777777" w:rsidR="00804974" w:rsidRPr="00981516" w:rsidRDefault="0080497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11357080" w14:textId="77777777" w:rsidR="00804974" w:rsidRPr="00981516" w:rsidRDefault="0080497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4A2992A6" w14:textId="77777777" w:rsidR="00804974" w:rsidRPr="00981516" w:rsidRDefault="0080497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37EBD454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6D3D752D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69C5374E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4DE7A432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4A92EB7A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016094F2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713EB16C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0D296E34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09758A8C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7D50E589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2382C051" w14:textId="77777777" w:rsidR="00C329F4" w:rsidRPr="00981516" w:rsidRDefault="00C329F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6A18AD87" w14:textId="77777777" w:rsidR="00804974" w:rsidRPr="00981516" w:rsidRDefault="00804974" w:rsidP="00981516">
      <w:pPr>
        <w:pStyle w:val="nsayfalarmetinstili"/>
        <w:spacing w:before="0" w:after="0"/>
        <w:jc w:val="center"/>
        <w:rPr>
          <w:rFonts w:ascii="Times New Roman" w:hAnsi="Times New Roman"/>
        </w:rPr>
      </w:pPr>
    </w:p>
    <w:p w14:paraId="4FC60688" w14:textId="77777777" w:rsidR="00804974" w:rsidRPr="00981516" w:rsidRDefault="00804974" w:rsidP="00981516">
      <w:pPr>
        <w:spacing w:after="0" w:line="240" w:lineRule="auto"/>
        <w:jc w:val="center"/>
        <w:rPr>
          <w:rFonts w:ascii="Times New Roman" w:hAnsi="Times New Roman" w:cs="Times New Roman"/>
          <w:i/>
          <w:lang w:val="en-US"/>
        </w:rPr>
        <w:sectPr w:rsidR="00804974" w:rsidRPr="00981516" w:rsidSect="007E37FB">
          <w:pgSz w:w="11906" w:h="16838" w:code="9"/>
          <w:pgMar w:top="1418" w:right="1418" w:bottom="1418" w:left="2268" w:header="709" w:footer="709" w:gutter="0"/>
          <w:pgNumType w:fmt="lowerRoman" w:start="1"/>
          <w:cols w:space="708"/>
          <w:titlePg/>
          <w:docGrid w:linePitch="360"/>
        </w:sectPr>
      </w:pPr>
    </w:p>
    <w:p w14:paraId="7AF57E39" w14:textId="77777777" w:rsidR="00651991" w:rsidRPr="009F45B1" w:rsidRDefault="00E13D44" w:rsidP="00651991">
      <w:pPr>
        <w:pStyle w:val="KonuBal"/>
        <w:jc w:val="both"/>
        <w:rPr>
          <w:szCs w:val="24"/>
        </w:rPr>
      </w:pPr>
      <w:r w:rsidRPr="009F45B1">
        <w:rPr>
          <w:noProof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958272" behindDoc="0" locked="0" layoutInCell="1" allowOverlap="1" wp14:anchorId="177B81EE" wp14:editId="78343B4F">
                <wp:simplePos x="0" y="0"/>
                <wp:positionH relativeFrom="column">
                  <wp:posOffset>-1376386</wp:posOffset>
                </wp:positionH>
                <wp:positionV relativeFrom="paragraph">
                  <wp:posOffset>-847267</wp:posOffset>
                </wp:positionV>
                <wp:extent cx="1297173" cy="1495425"/>
                <wp:effectExtent l="57150" t="38100" r="93980" b="104775"/>
                <wp:wrapNone/>
                <wp:docPr id="253" name="Grup 2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297173" cy="1495425"/>
                          <a:chOff x="66674" y="266700"/>
                          <a:chExt cx="1297173" cy="1495425"/>
                        </a:xfrm>
                      </wpg:grpSpPr>
                      <wps:wsp>
                        <wps:cNvPr id="251" name="Düz Ok Bağlayıcısı 251"/>
                        <wps:cNvCnPr/>
                        <wps:spPr>
                          <a:xfrm>
                            <a:off x="1236257" y="819593"/>
                            <a:ext cx="127590" cy="489097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52" name="Metin Kutusu 252"/>
                        <wps:cNvSpPr txBox="1"/>
                        <wps:spPr>
                          <a:xfrm flipH="1">
                            <a:off x="66674" y="266700"/>
                            <a:ext cx="1169129" cy="1495425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92AB59C" w14:textId="77777777" w:rsidR="001C0E4B" w:rsidRPr="00E13D44" w:rsidRDefault="001C0E4B" w:rsidP="008B2DCD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İÇİNDEKİLER 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başlığından sonra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1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satır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boşluk bırakılı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77B81EE" id="Grup 253" o:spid="_x0000_s1050" style="position:absolute;left:0;text-align:left;margin-left:-108.4pt;margin-top:-66.7pt;width:102.15pt;height:117.75pt;z-index:251958272;mso-width-relative:margin;mso-height-relative:margin" coordorigin="666,2667" coordsize="12971,1495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">
                <v:shape id="Düz Ok Bağlayıcısı 251" o:spid="_x0000_s1051" type="#_x0000_t32" style="position:absolute;left:12362;top:8195;width:1276;height:489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" strokecolor="#5cc5c5" strokeweight="3pt">
                  <v:stroke endarrow="open"/>
                  <v:shadow on="t" color="black" opacity="22937f" origin=",.5" offset="0,.63889mm"/>
                </v:shape>
                <v:shape id="Metin Kutusu 252" o:spid="_x0000_s1052" type="#_x0000_t202" style="position:absolute;left:666;top:2667;width:11692;height:14954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792AB59C" w14:textId="77777777" w:rsidR="001C0E4B" w:rsidRPr="00E13D44" w:rsidRDefault="001C0E4B" w:rsidP="008B2DCD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İÇİNDEKİLER </w:t>
                        </w:r>
                        <w:r w:rsidRPr="00E13D44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başlığından sonra</w:t>
                        </w: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1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satır</w:t>
                        </w: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</w:t>
                        </w:r>
                        <w:r w:rsidRPr="00E13D44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boşluk bırakılır.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BC1620" w:rsidRPr="009F45B1"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1960320" behindDoc="0" locked="0" layoutInCell="1" allowOverlap="1" wp14:anchorId="06D43A37" wp14:editId="16CA14D8">
                <wp:simplePos x="0" y="0"/>
                <wp:positionH relativeFrom="column">
                  <wp:posOffset>4246245</wp:posOffset>
                </wp:positionH>
                <wp:positionV relativeFrom="paragraph">
                  <wp:posOffset>-852805</wp:posOffset>
                </wp:positionV>
                <wp:extent cx="1829435" cy="1200150"/>
                <wp:effectExtent l="57150" t="38100" r="75565" b="95250"/>
                <wp:wrapNone/>
                <wp:docPr id="255" name="Grup 2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829435" cy="1200150"/>
                          <a:chOff x="0" y="0"/>
                          <a:chExt cx="1276350" cy="1913753"/>
                        </a:xfrm>
                      </wpg:grpSpPr>
                      <wps:wsp>
                        <wps:cNvPr id="256" name="Düz Ok Bağlayıcısı 256"/>
                        <wps:cNvCnPr/>
                        <wps:spPr>
                          <a:xfrm flipH="1">
                            <a:off x="515912" y="1321401"/>
                            <a:ext cx="0" cy="592352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57" name="Metin Kutusu 257"/>
                        <wps:cNvSpPr txBox="1"/>
                        <wps:spPr>
                          <a:xfrm flipH="1">
                            <a:off x="0" y="0"/>
                            <a:ext cx="1276350" cy="1230270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34FBA3B" w14:textId="77777777" w:rsidR="001C0E4B" w:rsidRPr="00E13D44" w:rsidRDefault="001C0E4B" w:rsidP="008B2DCD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Sayfa 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yazısı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sağa 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dayalı olarak yazılır.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6D43A37" id="Grup 255" o:spid="_x0000_s1053" style="position:absolute;left:0;text-align:left;margin-left:334.35pt;margin-top:-67.15pt;width:144.05pt;height:94.5pt;z-index:251960320;mso-width-relative:margin;mso-height-relative:margin" coordsize="12763,1913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">
                <v:shape id="Düz Ok Bağlayıcısı 256" o:spid="_x0000_s1054" type="#_x0000_t32" style="position:absolute;left:5159;top:13214;width:0;height:5923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" strokecolor="#5cc5c5" strokeweight="3pt">
                  <v:stroke endarrow="open"/>
                  <v:shadow on="t" color="black" opacity="22937f" origin=",.5" offset="0,.63889mm"/>
                </v:shape>
                <v:shape id="Metin Kutusu 257" o:spid="_x0000_s1055" type="#_x0000_t202" style="position:absolute;width:12763;height:12302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134FBA3B" w14:textId="77777777" w:rsidR="001C0E4B" w:rsidRPr="00E13D44" w:rsidRDefault="001C0E4B" w:rsidP="008B2DCD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Sayfa </w:t>
                        </w:r>
                        <w:r w:rsidRPr="00E13D44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yazısı</w:t>
                        </w: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sağa </w:t>
                        </w:r>
                        <w:r w:rsidRPr="00E13D44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dayalı olarak yazılır.</w:t>
                        </w: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651991" w:rsidRPr="009F45B1">
        <w:rPr>
          <w:szCs w:val="24"/>
        </w:rPr>
        <w:t>İÇİNDEKİLER</w:t>
      </w:r>
    </w:p>
    <w:p w14:paraId="36F84359" w14:textId="77777777" w:rsidR="00651991" w:rsidRPr="00B252B7" w:rsidRDefault="00651991" w:rsidP="00C65A5C">
      <w:pPr>
        <w:pStyle w:val="KonuBal"/>
        <w:rPr>
          <w:b w:val="0"/>
          <w:szCs w:val="24"/>
        </w:rPr>
      </w:pPr>
    </w:p>
    <w:p w14:paraId="6D3C83DF" w14:textId="77777777" w:rsidR="00651991" w:rsidRPr="009F45B1" w:rsidRDefault="00651991" w:rsidP="00651991">
      <w:pPr>
        <w:spacing w:after="0" w:line="240" w:lineRule="auto"/>
        <w:jc w:val="right"/>
        <w:rPr>
          <w:rFonts w:ascii="Times New Roman" w:eastAsia="Calibri" w:hAnsi="Times New Roman" w:cs="Times New Roman"/>
          <w:b/>
          <w:sz w:val="24"/>
          <w:szCs w:val="24"/>
        </w:rPr>
      </w:pPr>
      <w:r w:rsidRPr="009F45B1">
        <w:rPr>
          <w:rFonts w:ascii="Times New Roman" w:eastAsia="Calibri" w:hAnsi="Times New Roman" w:cs="Times New Roman"/>
          <w:b/>
          <w:sz w:val="24"/>
          <w:szCs w:val="24"/>
        </w:rPr>
        <w:t>Sayfa</w:t>
      </w:r>
    </w:p>
    <w:p w14:paraId="459BFA59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İÇİNDEKİLER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i</w:t>
      </w:r>
    </w:p>
    <w:p w14:paraId="0BDFF763" w14:textId="77777777" w:rsidR="00651991" w:rsidRPr="009F45B1" w:rsidRDefault="00762C00" w:rsidP="00852DA9">
      <w:pPr>
        <w:tabs>
          <w:tab w:val="left" w:leader="dot" w:pos="7513"/>
        </w:tabs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ÖZET</w:t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  <w:t>ii</w:t>
      </w:r>
    </w:p>
    <w:p w14:paraId="2A223648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TEŞEKKÜR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="00762C00">
        <w:rPr>
          <w:rFonts w:ascii="Times New Roman" w:eastAsia="Calibri" w:hAnsi="Times New Roman" w:cs="Times New Roman"/>
          <w:sz w:val="24"/>
          <w:szCs w:val="24"/>
        </w:rPr>
        <w:t>iii</w:t>
      </w:r>
    </w:p>
    <w:p w14:paraId="7D892D29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ŞEKİLLER DİZİNİ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="00762C00">
        <w:rPr>
          <w:rFonts w:ascii="Times New Roman" w:eastAsia="Calibri" w:hAnsi="Times New Roman" w:cs="Times New Roman"/>
          <w:sz w:val="24"/>
          <w:szCs w:val="24"/>
        </w:rPr>
        <w:t>i</w:t>
      </w:r>
      <w:r w:rsidRPr="009F45B1">
        <w:rPr>
          <w:rFonts w:ascii="Times New Roman" w:eastAsia="Calibri" w:hAnsi="Times New Roman" w:cs="Times New Roman"/>
          <w:sz w:val="24"/>
          <w:szCs w:val="24"/>
        </w:rPr>
        <w:t>v</w:t>
      </w:r>
    </w:p>
    <w:p w14:paraId="12968944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ÇİZELGELER DİZİNİ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v</w:t>
      </w:r>
    </w:p>
    <w:p w14:paraId="341CA37C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SİMGELER VE KISALTMALAR DİZİNİ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="00762C00">
        <w:rPr>
          <w:rFonts w:ascii="Times New Roman" w:eastAsia="Calibri" w:hAnsi="Times New Roman" w:cs="Times New Roman"/>
          <w:sz w:val="24"/>
          <w:szCs w:val="24"/>
        </w:rPr>
        <w:t>vi</w:t>
      </w:r>
    </w:p>
    <w:p w14:paraId="49B8A536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1. GİRİŞ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1</w:t>
      </w:r>
    </w:p>
    <w:p w14:paraId="4BA6E84D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2. KAYNAK ÖZETLERİ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30</w:t>
      </w:r>
    </w:p>
    <w:p w14:paraId="5D2AAA16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3. </w:t>
      </w:r>
      <w:r w:rsidR="0001270A" w:rsidRPr="0001270A">
        <w:rPr>
          <w:rFonts w:ascii="Times New Roman" w:eastAsia="Calibri" w:hAnsi="Times New Roman" w:cs="Times New Roman"/>
          <w:sz w:val="24"/>
          <w:szCs w:val="24"/>
          <w:highlight w:val="yellow"/>
        </w:rPr>
        <w:t>MATERYAL VE YÖNTEM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45</w:t>
      </w:r>
    </w:p>
    <w:p w14:paraId="48CBFF35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3.1. </w:t>
      </w:r>
      <w:proofErr w:type="spellStart"/>
      <w:r w:rsidR="00192487">
        <w:rPr>
          <w:rFonts w:ascii="Times New Roman" w:eastAsia="Calibri" w:hAnsi="Times New Roman" w:cs="Times New Roman"/>
          <w:sz w:val="24"/>
          <w:szCs w:val="24"/>
        </w:rPr>
        <w:t>Aaaaaaaaaaa</w:t>
      </w:r>
      <w:proofErr w:type="spellEnd"/>
      <w:r w:rsidR="00192487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052CD">
        <w:rPr>
          <w:rFonts w:ascii="Times New Roman" w:eastAsia="Calibri" w:hAnsi="Times New Roman" w:cs="Times New Roman"/>
          <w:sz w:val="24"/>
          <w:szCs w:val="24"/>
        </w:rPr>
        <w:t>B</w:t>
      </w:r>
      <w:r w:rsidR="00192487">
        <w:rPr>
          <w:rFonts w:ascii="Times New Roman" w:eastAsia="Calibri" w:hAnsi="Times New Roman" w:cs="Times New Roman"/>
          <w:sz w:val="24"/>
          <w:szCs w:val="24"/>
        </w:rPr>
        <w:t>bbbbbbbbb</w:t>
      </w:r>
      <w:proofErr w:type="spellEnd"/>
      <w:r w:rsidR="00192487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192487">
        <w:rPr>
          <w:rFonts w:ascii="Times New Roman" w:eastAsia="Calibri" w:hAnsi="Times New Roman" w:cs="Times New Roman"/>
          <w:sz w:val="24"/>
          <w:szCs w:val="24"/>
        </w:rPr>
        <w:t>Ccc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45</w:t>
      </w:r>
    </w:p>
    <w:p w14:paraId="550A7FB3" w14:textId="77777777" w:rsidR="00F14CFB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3.1.1. </w:t>
      </w:r>
      <w:proofErr w:type="spellStart"/>
      <w:r w:rsidR="00192487">
        <w:rPr>
          <w:rFonts w:ascii="Times New Roman" w:eastAsia="Calibri" w:hAnsi="Times New Roman" w:cs="Times New Roman"/>
          <w:sz w:val="24"/>
          <w:szCs w:val="24"/>
        </w:rPr>
        <w:t>Aaaaaaaaa</w:t>
      </w:r>
      <w:proofErr w:type="spellEnd"/>
      <w:r w:rsidR="00192487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192487">
        <w:rPr>
          <w:rFonts w:ascii="Times New Roman" w:eastAsia="Calibri" w:hAnsi="Times New Roman" w:cs="Times New Roman"/>
          <w:sz w:val="24"/>
          <w:szCs w:val="24"/>
        </w:rPr>
        <w:t>bbbbbbbb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46</w:t>
      </w:r>
    </w:p>
    <w:p w14:paraId="0ED1E201" w14:textId="77777777" w:rsidR="00F14CFB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3.1.2. </w:t>
      </w:r>
      <w:proofErr w:type="spellStart"/>
      <w:r w:rsidR="00192487">
        <w:rPr>
          <w:rFonts w:ascii="Times New Roman" w:eastAsia="Calibri" w:hAnsi="Times New Roman" w:cs="Times New Roman"/>
          <w:sz w:val="24"/>
          <w:szCs w:val="24"/>
        </w:rPr>
        <w:t>Aaaaa</w:t>
      </w:r>
      <w:proofErr w:type="spellEnd"/>
      <w:r w:rsidR="00192487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192487">
        <w:rPr>
          <w:rFonts w:ascii="Times New Roman" w:eastAsia="Calibri" w:hAnsi="Times New Roman" w:cs="Times New Roman"/>
          <w:sz w:val="24"/>
          <w:szCs w:val="24"/>
        </w:rPr>
        <w:t>bbbbbb</w:t>
      </w:r>
      <w:proofErr w:type="spellEnd"/>
      <w:r w:rsidR="00192487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192487">
        <w:rPr>
          <w:rFonts w:ascii="Times New Roman" w:eastAsia="Calibri" w:hAnsi="Times New Roman" w:cs="Times New Roman"/>
          <w:sz w:val="24"/>
          <w:szCs w:val="24"/>
        </w:rPr>
        <w:t>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47</w:t>
      </w:r>
    </w:p>
    <w:p w14:paraId="24D7EA07" w14:textId="77777777" w:rsidR="00651991" w:rsidRPr="009F45B1" w:rsidRDefault="00651991" w:rsidP="00852DA9">
      <w:pPr>
        <w:pStyle w:val="GvdeMetni2"/>
        <w:tabs>
          <w:tab w:val="clear" w:pos="426"/>
          <w:tab w:val="left" w:leader="dot" w:pos="7513"/>
        </w:tabs>
        <w:jc w:val="left"/>
        <w:rPr>
          <w:b w:val="0"/>
          <w:szCs w:val="24"/>
        </w:rPr>
      </w:pPr>
      <w:r w:rsidRPr="009F45B1">
        <w:rPr>
          <w:b w:val="0"/>
          <w:szCs w:val="24"/>
        </w:rPr>
        <w:t xml:space="preserve">3.2. </w:t>
      </w:r>
      <w:proofErr w:type="spellStart"/>
      <w:r w:rsidR="00192487">
        <w:rPr>
          <w:b w:val="0"/>
          <w:szCs w:val="24"/>
        </w:rPr>
        <w:t>Aaaaaaaa</w:t>
      </w:r>
      <w:proofErr w:type="spellEnd"/>
      <w:r w:rsidR="00192487">
        <w:rPr>
          <w:b w:val="0"/>
          <w:szCs w:val="24"/>
        </w:rPr>
        <w:t xml:space="preserve"> </w:t>
      </w:r>
      <w:proofErr w:type="spellStart"/>
      <w:r w:rsidR="00192487">
        <w:rPr>
          <w:b w:val="0"/>
          <w:szCs w:val="24"/>
        </w:rPr>
        <w:t>Bbbbbbb</w:t>
      </w:r>
      <w:proofErr w:type="spellEnd"/>
      <w:r w:rsidR="00192487">
        <w:rPr>
          <w:b w:val="0"/>
          <w:szCs w:val="24"/>
        </w:rPr>
        <w:t xml:space="preserve"> </w:t>
      </w:r>
      <w:proofErr w:type="spellStart"/>
      <w:r w:rsidR="00192487">
        <w:rPr>
          <w:b w:val="0"/>
          <w:szCs w:val="24"/>
        </w:rPr>
        <w:t>Cccccccc</w:t>
      </w:r>
      <w:proofErr w:type="spellEnd"/>
      <w:r w:rsidRPr="009F45B1">
        <w:rPr>
          <w:b w:val="0"/>
          <w:szCs w:val="24"/>
        </w:rPr>
        <w:tab/>
      </w:r>
      <w:r w:rsidRPr="009F45B1">
        <w:rPr>
          <w:b w:val="0"/>
          <w:szCs w:val="24"/>
        </w:rPr>
        <w:tab/>
        <w:t>50</w:t>
      </w:r>
    </w:p>
    <w:p w14:paraId="0A39C1B9" w14:textId="77777777" w:rsidR="00F14CFB" w:rsidRPr="009F45B1" w:rsidRDefault="00651991" w:rsidP="00852DA9">
      <w:pPr>
        <w:pStyle w:val="GvdeMetni2"/>
        <w:tabs>
          <w:tab w:val="clear" w:pos="426"/>
          <w:tab w:val="left" w:leader="dot" w:pos="7513"/>
        </w:tabs>
        <w:jc w:val="left"/>
        <w:rPr>
          <w:b w:val="0"/>
          <w:szCs w:val="24"/>
        </w:rPr>
      </w:pPr>
      <w:r w:rsidRPr="009F45B1">
        <w:rPr>
          <w:b w:val="0"/>
          <w:szCs w:val="24"/>
        </w:rPr>
        <w:t xml:space="preserve">3.2.1. </w:t>
      </w:r>
      <w:proofErr w:type="spellStart"/>
      <w:r w:rsidR="00192487">
        <w:rPr>
          <w:b w:val="0"/>
          <w:szCs w:val="24"/>
        </w:rPr>
        <w:t>Aaaaaa</w:t>
      </w:r>
      <w:proofErr w:type="spellEnd"/>
      <w:r w:rsidR="00192487">
        <w:rPr>
          <w:b w:val="0"/>
          <w:szCs w:val="24"/>
        </w:rPr>
        <w:t xml:space="preserve"> </w:t>
      </w:r>
      <w:proofErr w:type="spellStart"/>
      <w:r w:rsidR="00192487">
        <w:rPr>
          <w:b w:val="0"/>
          <w:szCs w:val="24"/>
        </w:rPr>
        <w:t>bbbbbb</w:t>
      </w:r>
      <w:proofErr w:type="spellEnd"/>
      <w:r w:rsidRPr="009F45B1">
        <w:rPr>
          <w:b w:val="0"/>
          <w:szCs w:val="24"/>
        </w:rPr>
        <w:tab/>
      </w:r>
      <w:r w:rsidRPr="009F45B1">
        <w:rPr>
          <w:b w:val="0"/>
          <w:szCs w:val="24"/>
        </w:rPr>
        <w:tab/>
        <w:t>50</w:t>
      </w:r>
    </w:p>
    <w:p w14:paraId="64C98C01" w14:textId="77777777" w:rsidR="00651991" w:rsidRPr="009F45B1" w:rsidRDefault="00E13D44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121088" behindDoc="0" locked="0" layoutInCell="1" allowOverlap="1" wp14:anchorId="618E532C" wp14:editId="2C199B5F">
                <wp:simplePos x="0" y="0"/>
                <wp:positionH relativeFrom="margin">
                  <wp:align>center</wp:align>
                </wp:positionH>
                <wp:positionV relativeFrom="paragraph">
                  <wp:posOffset>138271</wp:posOffset>
                </wp:positionV>
                <wp:extent cx="347980" cy="4890454"/>
                <wp:effectExtent l="72072" t="42228" r="66993" b="66992"/>
                <wp:wrapNone/>
                <wp:docPr id="21" name="Sol Ayraç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5400000" flipV="1">
                          <a:off x="0" y="0"/>
                          <a:ext cx="347980" cy="4890454"/>
                        </a:xfrm>
                        <a:prstGeom prst="leftBrace">
                          <a:avLst>
                            <a:gd name="adj1" fmla="val 45625"/>
                            <a:gd name="adj2" fmla="val 46324"/>
                          </a:avLst>
                        </a:prstGeom>
                        <a:ln>
                          <a:solidFill>
                            <a:srgbClr val="5CC5C5"/>
                          </a:solidFill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16059F" id="Sol Ayraç 21" o:spid="_x0000_s1026" type="#_x0000_t87" style="position:absolute;margin-left:0;margin-top:10.9pt;width:27.4pt;height:385.1pt;rotation:-90;flip:y;z-index:252121088;visibility:visible;mso-wrap-style:square;mso-height-percent:0;mso-wrap-distance-left:9pt;mso-wrap-distance-top:0;mso-wrap-distance-right:9pt;mso-wrap-distance-bottom:0;mso-position-horizontal:center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" adj="701,10006" strokecolor="#5cc5c5" strokeweight="3pt">
                <v:shadow on="t" color="black" opacity="22937f" origin=",.5" offset="0,.63889mm"/>
                <w10:wrap anchorx="margin"/>
              </v:shape>
            </w:pict>
          </mc:Fallback>
        </mc:AlternateContent>
      </w:r>
      <w:r w:rsidR="00651991" w:rsidRPr="003A194B">
        <w:rPr>
          <w:rFonts w:ascii="Times New Roman" w:eastAsia="Calibri" w:hAnsi="Times New Roman" w:cs="Times New Roman"/>
          <w:sz w:val="24"/>
          <w:szCs w:val="24"/>
        </w:rPr>
        <w:t>4</w:t>
      </w:r>
      <w:r w:rsidR="00651991" w:rsidRPr="001D687D">
        <w:rPr>
          <w:rFonts w:ascii="Times New Roman" w:eastAsia="Calibri" w:hAnsi="Times New Roman" w:cs="Times New Roman"/>
          <w:sz w:val="24"/>
          <w:szCs w:val="24"/>
          <w:highlight w:val="yellow"/>
        </w:rPr>
        <w:t>. BULGULAR</w:t>
      </w:r>
      <w:r w:rsidR="003427DC" w:rsidRPr="001D687D">
        <w:rPr>
          <w:rFonts w:ascii="Times New Roman" w:eastAsia="Calibri" w:hAnsi="Times New Roman" w:cs="Times New Roman"/>
          <w:sz w:val="24"/>
          <w:szCs w:val="24"/>
          <w:highlight w:val="yellow"/>
        </w:rPr>
        <w:t xml:space="preserve"> VE TARTIŞMA</w:t>
      </w:r>
      <w:r w:rsidR="00F03A55" w:rsidRPr="003A194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D2FDA" w:rsidRPr="00AD2FDA">
        <w:rPr>
          <w:rFonts w:ascii="Times New Roman" w:eastAsia="Calibri" w:hAnsi="Times New Roman" w:cs="Times New Roman"/>
          <w:sz w:val="24"/>
          <w:szCs w:val="24"/>
          <w:highlight w:val="green"/>
        </w:rPr>
        <w:t>(BULGULAR)</w:t>
      </w:r>
      <w:r w:rsidR="00651991"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="00651991" w:rsidRPr="009F45B1">
        <w:rPr>
          <w:rFonts w:ascii="Times New Roman" w:eastAsia="Calibri" w:hAnsi="Times New Roman" w:cs="Times New Roman"/>
          <w:sz w:val="24"/>
          <w:szCs w:val="24"/>
        </w:rPr>
        <w:tab/>
        <w:t>65</w:t>
      </w:r>
    </w:p>
    <w:p w14:paraId="230CEC3D" w14:textId="77777777" w:rsidR="00F14CFB" w:rsidRPr="009F45B1" w:rsidRDefault="00652A04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299264" behindDoc="0" locked="0" layoutInCell="1" allowOverlap="1" wp14:anchorId="6D6A63ED" wp14:editId="258861D4">
                <wp:simplePos x="0" y="0"/>
                <wp:positionH relativeFrom="column">
                  <wp:posOffset>-161606</wp:posOffset>
                </wp:positionH>
                <wp:positionV relativeFrom="paragraph">
                  <wp:posOffset>191452</wp:posOffset>
                </wp:positionV>
                <wp:extent cx="0" cy="832789"/>
                <wp:effectExtent l="0" t="130493" r="0" b="174307"/>
                <wp:wrapNone/>
                <wp:docPr id="232" name="Düz Ok Bağlayıcısı 2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6200000">
                          <a:off x="0" y="0"/>
                          <a:ext cx="0" cy="832789"/>
                        </a:xfrm>
                        <a:prstGeom prst="straightConnector1">
                          <a:avLst/>
                        </a:prstGeom>
                        <a:noFill/>
                        <a:ln w="38100" cap="flat" cmpd="sng" algn="ctr">
                          <a:solidFill>
                            <a:schemeClr val="accent5"/>
                          </a:solidFill>
                          <a:prstDash val="solid"/>
                          <a:tailEnd type="arrow"/>
                        </a:ln>
                        <a:effectLst>
                          <a:outerShdw blurRad="40000" dist="23000" dir="5400000" rotWithShape="0">
                            <a:srgbClr val="000000">
                              <a:alpha val="35000"/>
                            </a:srgbClr>
                          </a:outerShdw>
                        </a:effec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087F9B6" id="Düz Ok Bağlayıcısı 232" o:spid="_x0000_s1026" type="#_x0000_t32" style="position:absolute;margin-left:-12.7pt;margin-top:15.05pt;width:0;height:65.55pt;rotation:-90;z-index:25229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" strokecolor="#4bacc6 [3208]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  <w:r w:rsidR="00651991" w:rsidRPr="009F45B1">
        <w:rPr>
          <w:rFonts w:ascii="Times New Roman" w:eastAsia="Calibri" w:hAnsi="Times New Roman" w:cs="Times New Roman"/>
          <w:sz w:val="24"/>
          <w:szCs w:val="24"/>
        </w:rPr>
        <w:t xml:space="preserve">4.1.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Aaaaaaa</w:t>
      </w:r>
      <w:proofErr w:type="spellEnd"/>
      <w:r w:rsidR="0077638C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Bbbbbbb</w:t>
      </w:r>
      <w:proofErr w:type="spellEnd"/>
      <w:r w:rsidR="0077638C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Ccccccc</w:t>
      </w:r>
      <w:proofErr w:type="spellEnd"/>
      <w:r w:rsidR="00651991"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="00651991" w:rsidRPr="009F45B1">
        <w:rPr>
          <w:rFonts w:ascii="Times New Roman" w:eastAsia="Calibri" w:hAnsi="Times New Roman" w:cs="Times New Roman"/>
          <w:sz w:val="24"/>
          <w:szCs w:val="24"/>
        </w:rPr>
        <w:tab/>
        <w:t>65</w:t>
      </w:r>
    </w:p>
    <w:p w14:paraId="41CFACE3" w14:textId="77777777" w:rsidR="00F14CFB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4.2.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Aaaa</w:t>
      </w:r>
      <w:proofErr w:type="spellEnd"/>
      <w:r w:rsidR="0077638C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Bbbbbbbbbbb</w:t>
      </w:r>
      <w:proofErr w:type="spellEnd"/>
      <w:r w:rsidR="0077638C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73</w:t>
      </w:r>
    </w:p>
    <w:p w14:paraId="57285A4E" w14:textId="77777777" w:rsidR="00651991" w:rsidRPr="009F45B1" w:rsidRDefault="00652A04" w:rsidP="006052CD">
      <w:pPr>
        <w:tabs>
          <w:tab w:val="left" w:leader="dot" w:pos="7513"/>
        </w:tabs>
        <w:spacing w:after="0" w:line="240" w:lineRule="auto"/>
        <w:ind w:left="426" w:hanging="426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305408" behindDoc="0" locked="0" layoutInCell="1" allowOverlap="1" wp14:anchorId="7C1DB6B0" wp14:editId="1AF67261">
                <wp:simplePos x="0" y="0"/>
                <wp:positionH relativeFrom="column">
                  <wp:posOffset>5503545</wp:posOffset>
                </wp:positionH>
                <wp:positionV relativeFrom="paragraph">
                  <wp:posOffset>124460</wp:posOffset>
                </wp:positionV>
                <wp:extent cx="9525" cy="1533525"/>
                <wp:effectExtent l="76200" t="19050" r="66675" b="85725"/>
                <wp:wrapNone/>
                <wp:docPr id="29" name="Düz Bağlayıcı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525" cy="1533525"/>
                        </a:xfrm>
                        <a:prstGeom prst="line">
                          <a:avLst/>
                        </a:prstGeom>
                        <a:noFill/>
                        <a:ln w="38100" cap="flat" cmpd="sng" algn="ctr">
                          <a:solidFill>
                            <a:schemeClr val="accent5"/>
                          </a:solidFill>
                          <a:prstDash val="solid"/>
                        </a:ln>
                        <a:effectLst>
                          <a:outerShdw blurRad="40000" dist="23000" dir="5400000" rotWithShape="0">
                            <a:srgbClr val="000000">
                              <a:alpha val="35000"/>
                            </a:srgbClr>
                          </a:outerShdw>
                        </a:effectLst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3B942C7" id="Düz Bağlayıcı 29" o:spid="_x0000_s1026" style="position:absolute;flip:x;z-index:25230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33.35pt,9.8pt" to="434.1pt,130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" strokecolor="#4bacc6 [3208]" strokeweight="3pt">
                <v:shadow on="t" color="black" opacity="22937f" origin=",.5" offset="0,.63889mm"/>
              </v:line>
            </w:pict>
          </mc:Fallback>
        </mc:AlternateContent>
      </w:r>
      <w:r w:rsidRPr="009F45B1"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1962368" behindDoc="0" locked="0" layoutInCell="1" allowOverlap="1" wp14:anchorId="7B8EB133" wp14:editId="2C30FA0C">
                <wp:simplePos x="0" y="0"/>
                <wp:positionH relativeFrom="page">
                  <wp:posOffset>6200775</wp:posOffset>
                </wp:positionH>
                <wp:positionV relativeFrom="paragraph">
                  <wp:posOffset>114935</wp:posOffset>
                </wp:positionV>
                <wp:extent cx="1298575" cy="3868420"/>
                <wp:effectExtent l="0" t="133350" r="73025" b="93980"/>
                <wp:wrapNone/>
                <wp:docPr id="258" name="Grup 25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298575" cy="3868420"/>
                          <a:chOff x="-421072" y="1554758"/>
                          <a:chExt cx="1749771" cy="2042714"/>
                        </a:xfrm>
                      </wpg:grpSpPr>
                      <wps:wsp>
                        <wps:cNvPr id="259" name="Düz Ok Bağlayıcısı 259"/>
                        <wps:cNvCnPr/>
                        <wps:spPr>
                          <a:xfrm flipH="1">
                            <a:off x="-421072" y="1554758"/>
                            <a:ext cx="1001091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accent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60" name="Metin Kutusu 260"/>
                        <wps:cNvSpPr txBox="1"/>
                        <wps:spPr>
                          <a:xfrm flipH="1">
                            <a:off x="39108" y="2385470"/>
                            <a:ext cx="1289591" cy="1212002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14FDDF8" w14:textId="77777777" w:rsidR="001C0E4B" w:rsidRPr="00E13D44" w:rsidRDefault="001C0E4B" w:rsidP="008B2DCD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0"/>
                                  <w:szCs w:val="20"/>
                                </w:rPr>
                              </w:pPr>
                              <w:r w:rsidRPr="00E13D44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0"/>
                                  <w:szCs w:val="20"/>
                                </w:rPr>
                                <w:t xml:space="preserve">Açıklama 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0"/>
                                  <w:szCs w:val="20"/>
                                </w:rPr>
                                <w:t>1 satırı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0"/>
                                  <w:szCs w:val="20"/>
                                </w:rPr>
                                <w:t xml:space="preserve"> geçerse, açıklama kısmı kesikli noktaları geçmemelidir.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0"/>
                                  <w:szCs w:val="20"/>
                                </w:rPr>
                                <w:t xml:space="preserve"> 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B8EB133" id="Grup 258" o:spid="_x0000_s1056" style="position:absolute;left:0;text-align:left;margin-left:488.25pt;margin-top:9.05pt;width:102.25pt;height:304.6pt;z-index:251962368;mso-position-horizontal-relative:page;mso-width-relative:margin;mso-height-relative:margin" coordorigin="-4210,15547" coordsize="17497,2042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">
                <v:shape id="Düz Ok Bağlayıcısı 259" o:spid="_x0000_s1057" type="#_x0000_t32" style="position:absolute;left:-4210;top:15547;width:10010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" strokecolor="#4bacc6 [3208]" strokeweight="3pt">
                  <v:stroke endarrow="open"/>
                  <v:shadow on="t" color="black" opacity="22937f" origin=",.5" offset="0,.63889mm"/>
                </v:shape>
                <v:shape id="Metin Kutusu 260" o:spid="_x0000_s1058" type="#_x0000_t202" style="position:absolute;left:391;top:23854;width:12895;height:1212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" fillcolor="#2555a6" strokecolor="#795d9b [3047]">
                  <v:shadow on="t" color="black" opacity="24903f" origin=",.5" offset="0,.55556mm"/>
                  <v:textbox>
                    <w:txbxContent>
                      <w:p w14:paraId="714FDDF8" w14:textId="77777777" w:rsidR="001C0E4B" w:rsidRPr="00E13D44" w:rsidRDefault="001C0E4B" w:rsidP="008B2DCD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0"/>
                            <w:szCs w:val="20"/>
                          </w:rPr>
                        </w:pPr>
                        <w:r w:rsidRPr="00E13D44">
                          <w:rPr>
                            <w:rFonts w:ascii="Times New Roman" w:hAnsi="Times New Roman" w:cs="Times New Roman"/>
                            <w:color w:val="FFFFFF" w:themeColor="background1"/>
                            <w:sz w:val="20"/>
                            <w:szCs w:val="20"/>
                          </w:rPr>
                          <w:t xml:space="preserve">Açıklama </w:t>
                        </w: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0"/>
                            <w:szCs w:val="20"/>
                          </w:rPr>
                          <w:t>1 satırı</w:t>
                        </w:r>
                        <w:r w:rsidRPr="00E13D44">
                          <w:rPr>
                            <w:rFonts w:ascii="Times New Roman" w:hAnsi="Times New Roman" w:cs="Times New Roman"/>
                            <w:color w:val="FFFFFF" w:themeColor="background1"/>
                            <w:sz w:val="20"/>
                            <w:szCs w:val="20"/>
                          </w:rPr>
                          <w:t xml:space="preserve"> geçerse, açıklama kısmı kesikli noktaları geçmemelidir.</w:t>
                        </w: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0"/>
                            <w:szCs w:val="20"/>
                          </w:rPr>
                          <w:t xml:space="preserve">  </w:t>
                        </w:r>
                      </w:p>
                    </w:txbxContent>
                  </v:textbox>
                </v:shape>
                <w10:wrap anchorx="page"/>
              </v:group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2301312" behindDoc="0" locked="0" layoutInCell="1" allowOverlap="1" wp14:anchorId="6DF57666" wp14:editId="7CCC114D">
                <wp:simplePos x="0" y="0"/>
                <wp:positionH relativeFrom="column">
                  <wp:posOffset>-590550</wp:posOffset>
                </wp:positionH>
                <wp:positionV relativeFrom="paragraph">
                  <wp:posOffset>268922</wp:posOffset>
                </wp:positionV>
                <wp:extent cx="0" cy="1228725"/>
                <wp:effectExtent l="76200" t="19050" r="76200" b="85725"/>
                <wp:wrapNone/>
                <wp:docPr id="234" name="Düz Bağlayıcı 2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28725"/>
                        </a:xfrm>
                        <a:prstGeom prst="line">
                          <a:avLst/>
                        </a:prstGeom>
                        <a:noFill/>
                        <a:ln w="38100" cap="flat" cmpd="sng" algn="ctr">
                          <a:solidFill>
                            <a:schemeClr val="accent5"/>
                          </a:solidFill>
                          <a:prstDash val="solid"/>
                        </a:ln>
                        <a:effectLst>
                          <a:outerShdw blurRad="40000" dist="23000" dir="5400000" rotWithShape="0">
                            <a:srgbClr val="000000">
                              <a:alpha val="35000"/>
                            </a:srgbClr>
                          </a:outerShdw>
                        </a:effec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6D10009" id="Düz Bağlayıcı 234" o:spid="_x0000_s1026" style="position:absolute;z-index:25230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46.5pt,21.15pt" to="-46.5pt,117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" strokecolor="#4bacc6 [3208]" strokeweight="3pt">
                <v:shadow on="t" color="black" opacity="22937f" origin=",.5" offset="0,.63889mm"/>
              </v:line>
            </w:pict>
          </mc:Fallback>
        </mc:AlternateContent>
      </w:r>
      <w:r w:rsidR="00651991" w:rsidRPr="009F45B1">
        <w:rPr>
          <w:rFonts w:ascii="Times New Roman" w:eastAsia="Calibri" w:hAnsi="Times New Roman" w:cs="Times New Roman"/>
          <w:sz w:val="24"/>
          <w:szCs w:val="24"/>
        </w:rPr>
        <w:t xml:space="preserve">4.3.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Aaaaaaaaaaaaaa</w:t>
      </w:r>
      <w:proofErr w:type="spellEnd"/>
      <w:r w:rsidR="0077638C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Bbbbbbbbbbb</w:t>
      </w:r>
      <w:proofErr w:type="spellEnd"/>
      <w:r w:rsidR="0077638C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Ccccccccccccccc</w:t>
      </w:r>
      <w:proofErr w:type="spellEnd"/>
      <w:r w:rsidR="0077638C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7638C">
        <w:rPr>
          <w:rFonts w:ascii="Times New Roman" w:eastAsia="Calibri" w:hAnsi="Times New Roman" w:cs="Times New Roman"/>
          <w:sz w:val="24"/>
          <w:szCs w:val="24"/>
        </w:rPr>
        <w:t>Dddddddddddddddd</w:t>
      </w:r>
      <w:proofErr w:type="spellEnd"/>
      <w:r w:rsidR="006052CD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052CD">
        <w:rPr>
          <w:rFonts w:ascii="Times New Roman" w:eastAsia="Calibri" w:hAnsi="Times New Roman" w:cs="Times New Roman"/>
          <w:sz w:val="24"/>
          <w:szCs w:val="24"/>
        </w:rPr>
        <w:t>Eeeeeeeeeeeeeeee</w:t>
      </w:r>
      <w:proofErr w:type="spellEnd"/>
      <w:r w:rsidR="006052CD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052CD">
        <w:rPr>
          <w:rFonts w:ascii="Times New Roman" w:eastAsia="Calibri" w:hAnsi="Times New Roman" w:cs="Times New Roman"/>
          <w:sz w:val="24"/>
          <w:szCs w:val="24"/>
        </w:rPr>
        <w:t>Ffffffffffffffffff</w:t>
      </w:r>
      <w:proofErr w:type="spellEnd"/>
      <w:r w:rsidR="0077638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97E41">
        <w:rPr>
          <w:rFonts w:ascii="Times New Roman" w:eastAsia="Calibri" w:hAnsi="Times New Roman" w:cs="Times New Roman"/>
          <w:sz w:val="24"/>
          <w:szCs w:val="24"/>
        </w:rPr>
        <w:t>…….</w:t>
      </w:r>
      <w:r w:rsidR="00651991" w:rsidRPr="009F45B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51991"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="00651991" w:rsidRPr="009F45B1">
        <w:rPr>
          <w:rFonts w:ascii="Times New Roman" w:eastAsia="Calibri" w:hAnsi="Times New Roman" w:cs="Times New Roman"/>
          <w:sz w:val="24"/>
          <w:szCs w:val="24"/>
        </w:rPr>
        <w:tab/>
        <w:t>77</w:t>
      </w:r>
    </w:p>
    <w:p w14:paraId="421D3402" w14:textId="77777777" w:rsidR="00651991" w:rsidRPr="009F45B1" w:rsidRDefault="00651991" w:rsidP="00852DA9">
      <w:pPr>
        <w:pStyle w:val="GvdeMetni2"/>
        <w:tabs>
          <w:tab w:val="clear" w:pos="426"/>
          <w:tab w:val="left" w:leader="dot" w:pos="7513"/>
        </w:tabs>
        <w:jc w:val="left"/>
        <w:rPr>
          <w:b w:val="0"/>
          <w:szCs w:val="24"/>
        </w:rPr>
      </w:pPr>
      <w:r w:rsidRPr="009F45B1">
        <w:rPr>
          <w:b w:val="0"/>
          <w:szCs w:val="24"/>
        </w:rPr>
        <w:t>5</w:t>
      </w:r>
      <w:r w:rsidRPr="001D687D">
        <w:rPr>
          <w:b w:val="0"/>
          <w:szCs w:val="24"/>
          <w:highlight w:val="yellow"/>
        </w:rPr>
        <w:t xml:space="preserve">. </w:t>
      </w:r>
      <w:r w:rsidR="003427DC" w:rsidRPr="001D687D">
        <w:rPr>
          <w:b w:val="0"/>
          <w:szCs w:val="24"/>
          <w:highlight w:val="yellow"/>
        </w:rPr>
        <w:t>SONUÇ VE ÖNERİLER</w:t>
      </w:r>
      <w:r w:rsidR="00F63943">
        <w:rPr>
          <w:b w:val="0"/>
          <w:szCs w:val="24"/>
          <w:highlight w:val="yellow"/>
        </w:rPr>
        <w:t xml:space="preserve"> </w:t>
      </w:r>
      <w:r w:rsidR="00AD2FDA" w:rsidRPr="00AD2FDA">
        <w:rPr>
          <w:b w:val="0"/>
          <w:szCs w:val="24"/>
          <w:highlight w:val="green"/>
        </w:rPr>
        <w:t xml:space="preserve">(TARTIŞMA VE </w:t>
      </w:r>
      <w:proofErr w:type="gramStart"/>
      <w:r w:rsidR="00AD2FDA" w:rsidRPr="00AD2FDA">
        <w:rPr>
          <w:b w:val="0"/>
          <w:szCs w:val="24"/>
          <w:highlight w:val="green"/>
        </w:rPr>
        <w:t>SONUÇ)</w:t>
      </w:r>
      <w:r w:rsidR="00AA51BC">
        <w:rPr>
          <w:b w:val="0"/>
          <w:szCs w:val="24"/>
        </w:rPr>
        <w:t>…</w:t>
      </w:r>
      <w:proofErr w:type="gramEnd"/>
      <w:r w:rsidR="00AA51BC">
        <w:rPr>
          <w:b w:val="0"/>
          <w:szCs w:val="24"/>
        </w:rPr>
        <w:t xml:space="preserve">…………………… </w:t>
      </w:r>
      <w:r w:rsidRPr="009F45B1">
        <w:rPr>
          <w:b w:val="0"/>
          <w:szCs w:val="24"/>
        </w:rPr>
        <w:tab/>
        <w:t>81</w:t>
      </w:r>
    </w:p>
    <w:p w14:paraId="75610A1D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KAYNAKLAR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91</w:t>
      </w:r>
    </w:p>
    <w:p w14:paraId="26CDEF20" w14:textId="77777777" w:rsidR="00651991" w:rsidRPr="009F45B1" w:rsidRDefault="00651991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EKLER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100</w:t>
      </w:r>
    </w:p>
    <w:p w14:paraId="455B6A61" w14:textId="77777777" w:rsidR="003427DC" w:rsidRPr="009F45B1" w:rsidRDefault="003427DC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EK </w:t>
      </w:r>
      <w:r w:rsidR="00013A67">
        <w:rPr>
          <w:rFonts w:ascii="Times New Roman" w:eastAsia="Calibri" w:hAnsi="Times New Roman" w:cs="Times New Roman"/>
          <w:sz w:val="24"/>
          <w:szCs w:val="24"/>
        </w:rPr>
        <w:t>A</w:t>
      </w: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9F45B1">
        <w:rPr>
          <w:rFonts w:ascii="Times New Roman" w:eastAsia="Calibri" w:hAnsi="Times New Roman" w:cs="Times New Roman"/>
          <w:sz w:val="24"/>
          <w:szCs w:val="24"/>
        </w:rPr>
        <w:t>Hartitalar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101</w:t>
      </w:r>
    </w:p>
    <w:p w14:paraId="5F0CD737" w14:textId="77777777" w:rsidR="003427DC" w:rsidRPr="009F45B1" w:rsidRDefault="003427DC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EK </w:t>
      </w:r>
      <w:r w:rsidR="00013A67">
        <w:rPr>
          <w:rFonts w:ascii="Times New Roman" w:eastAsia="Calibri" w:hAnsi="Times New Roman" w:cs="Times New Roman"/>
          <w:sz w:val="24"/>
          <w:szCs w:val="24"/>
        </w:rPr>
        <w:t>B</w:t>
      </w:r>
      <w:r w:rsidRPr="009F45B1">
        <w:rPr>
          <w:rFonts w:ascii="Times New Roman" w:eastAsia="Calibri" w:hAnsi="Times New Roman" w:cs="Times New Roman"/>
          <w:sz w:val="24"/>
          <w:szCs w:val="24"/>
        </w:rPr>
        <w:t>. Grafikler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102</w:t>
      </w:r>
    </w:p>
    <w:p w14:paraId="0AA939DE" w14:textId="77777777" w:rsidR="003427DC" w:rsidRPr="009F45B1" w:rsidRDefault="00652A04" w:rsidP="00852DA9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303360" behindDoc="0" locked="0" layoutInCell="1" allowOverlap="1" wp14:anchorId="3BC0A6B1" wp14:editId="68C7A78B">
                <wp:simplePos x="0" y="0"/>
                <wp:positionH relativeFrom="leftMargin">
                  <wp:posOffset>123824</wp:posOffset>
                </wp:positionH>
                <wp:positionV relativeFrom="paragraph">
                  <wp:posOffset>269875</wp:posOffset>
                </wp:positionV>
                <wp:extent cx="1152525" cy="1295400"/>
                <wp:effectExtent l="57150" t="38100" r="85725" b="95250"/>
                <wp:wrapNone/>
                <wp:docPr id="28" name="Metin Kutusu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152525" cy="1295400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 w="9525" cap="flat" cmpd="sng" algn="ctr">
                          <a:solidFill>
                            <a:srgbClr val="8064A2">
                              <a:shade val="95000"/>
                              <a:satMod val="105000"/>
                            </a:srgbClr>
                          </a:solidFill>
                          <a:prstDash val="solid"/>
                        </a:ln>
                        <a:effectLst>
                          <a:outerShdw blurRad="40000" dist="20000" dir="5400000" rotWithShape="0">
                            <a:srgbClr val="000000">
                              <a:alpha val="38000"/>
                            </a:srgbClr>
                          </a:outerShdw>
                        </a:effectLst>
                      </wps:spPr>
                      <wps:txbx>
                        <w:txbxContent>
                          <w:p w14:paraId="3BF5A430" w14:textId="77777777" w:rsidR="001C0E4B" w:rsidRPr="000F4226" w:rsidRDefault="001C0E4B" w:rsidP="00652A04">
                            <w:pPr>
                              <w:spacing w:after="0" w:line="240" w:lineRule="auto"/>
                            </w:pPr>
                            <w:r w:rsidRPr="00652A04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Bir satırı aşan açıklamalarda burada olduğu gibi </w:t>
                            </w:r>
                            <w:r w:rsidRPr="00652A04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girinti</w:t>
                            </w:r>
                            <w:r w:rsidRPr="00652A04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bırakılır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C0A6B1" id="Metin Kutusu 28" o:spid="_x0000_s1059" type="#_x0000_t202" style="position:absolute;margin-left:9.75pt;margin-top:21.25pt;width:90.75pt;height:102pt;flip:x;z-index:252303360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" fillcolor="#1f497d [3215]" strokecolor="#7d60a0">
                <v:shadow on="t" color="black" opacity="24903f" origin=",.5" offset="0,.55556mm"/>
                <v:textbox>
                  <w:txbxContent>
                    <w:p w14:paraId="3BF5A430" w14:textId="77777777" w:rsidR="001C0E4B" w:rsidRPr="000F4226" w:rsidRDefault="001C0E4B" w:rsidP="00652A04">
                      <w:pPr>
                        <w:spacing w:after="0" w:line="240" w:lineRule="auto"/>
                      </w:pPr>
                      <w:r w:rsidRPr="00652A04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Bir satırı aşan açıklamalarda burada olduğu gibi </w:t>
                      </w:r>
                      <w:r w:rsidRPr="00652A04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girinti</w:t>
                      </w:r>
                      <w:r w:rsidRPr="00652A04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bırakılır.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3427DC" w:rsidRPr="009F45B1">
        <w:rPr>
          <w:rFonts w:ascii="Times New Roman" w:eastAsia="Calibri" w:hAnsi="Times New Roman" w:cs="Times New Roman"/>
          <w:sz w:val="24"/>
          <w:szCs w:val="24"/>
        </w:rPr>
        <w:t xml:space="preserve">EK </w:t>
      </w:r>
      <w:r w:rsidR="00013A67">
        <w:rPr>
          <w:rFonts w:ascii="Times New Roman" w:eastAsia="Calibri" w:hAnsi="Times New Roman" w:cs="Times New Roman"/>
          <w:sz w:val="24"/>
          <w:szCs w:val="24"/>
        </w:rPr>
        <w:t>C</w:t>
      </w:r>
      <w:r w:rsidR="003427DC" w:rsidRPr="009F45B1">
        <w:rPr>
          <w:rFonts w:ascii="Times New Roman" w:eastAsia="Calibri" w:hAnsi="Times New Roman" w:cs="Times New Roman"/>
          <w:sz w:val="24"/>
          <w:szCs w:val="24"/>
        </w:rPr>
        <w:t>. Fotoğraflar</w:t>
      </w:r>
      <w:r w:rsidR="003427DC"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="003427DC" w:rsidRPr="009F45B1">
        <w:rPr>
          <w:rFonts w:ascii="Times New Roman" w:eastAsia="Calibri" w:hAnsi="Times New Roman" w:cs="Times New Roman"/>
          <w:sz w:val="24"/>
          <w:szCs w:val="24"/>
        </w:rPr>
        <w:tab/>
        <w:t>105</w:t>
      </w:r>
    </w:p>
    <w:p w14:paraId="191DA7CF" w14:textId="77777777" w:rsidR="00651991" w:rsidRDefault="00651991" w:rsidP="00852DA9">
      <w:pPr>
        <w:tabs>
          <w:tab w:val="left" w:leader="dot" w:pos="7513"/>
        </w:tabs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>ÖZGEÇMİŞ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11</w:t>
      </w:r>
      <w:r w:rsidR="00154E28">
        <w:rPr>
          <w:rFonts w:ascii="Times New Roman" w:eastAsia="Calibri" w:hAnsi="Times New Roman" w:cs="Times New Roman"/>
          <w:sz w:val="24"/>
          <w:szCs w:val="24"/>
        </w:rPr>
        <w:t>2</w:t>
      </w:r>
    </w:p>
    <w:p w14:paraId="21BB5F7B" w14:textId="77777777" w:rsidR="009C0C60" w:rsidRPr="009F45B1" w:rsidRDefault="009C0C60" w:rsidP="00852DA9">
      <w:pPr>
        <w:tabs>
          <w:tab w:val="left" w:leader="dot" w:pos="7513"/>
        </w:tabs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2C4ABCC3" w14:textId="77777777" w:rsidR="003427DC" w:rsidRPr="009F45B1" w:rsidRDefault="003427DC" w:rsidP="00651991">
      <w:pPr>
        <w:tabs>
          <w:tab w:val="left" w:leader="dot" w:pos="7513"/>
        </w:tabs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4A385ED4" w14:textId="77777777" w:rsidR="003427DC" w:rsidRPr="009F45B1" w:rsidRDefault="003427DC" w:rsidP="003427DC">
      <w:pPr>
        <w:tabs>
          <w:tab w:val="left" w:leader="dot" w:pos="7513"/>
        </w:tabs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F9ACA9F" w14:textId="77777777" w:rsidR="00BD3D87" w:rsidRPr="009F45B1" w:rsidRDefault="006E685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967488" behindDoc="0" locked="0" layoutInCell="1" allowOverlap="1" wp14:anchorId="4E737821" wp14:editId="3ED474C3">
                <wp:simplePos x="0" y="0"/>
                <wp:positionH relativeFrom="margin">
                  <wp:align>center</wp:align>
                </wp:positionH>
                <wp:positionV relativeFrom="paragraph">
                  <wp:posOffset>198120</wp:posOffset>
                </wp:positionV>
                <wp:extent cx="4933950" cy="616414"/>
                <wp:effectExtent l="57150" t="38100" r="76200" b="88900"/>
                <wp:wrapNone/>
                <wp:docPr id="265" name="Metin Kutusu 2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33950" cy="616414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66BC786" w14:textId="77777777" w:rsidR="001C0E4B" w:rsidRPr="00E13D44" w:rsidRDefault="001C0E4B" w:rsidP="00E13D44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E13D44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İÇİNDEKİLER</w:t>
                            </w:r>
                            <w:r w:rsidRPr="00E13D44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dizini istenirse </w:t>
                            </w:r>
                            <w:r w:rsidRPr="00E13D44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OTOMATİK</w:t>
                            </w:r>
                            <w:r w:rsidRPr="00E13D44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olarak oluşturulabili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E737821" id="Metin Kutusu 265" o:spid="_x0000_s1060" type="#_x0000_t202" style="position:absolute;margin-left:0;margin-top:15.6pt;width:388.5pt;height:48.55pt;z-index:251967488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" fillcolor="#2555a6" strokecolor="#795d9b [3047]">
                <v:shadow on="t" color="black" opacity="24903f" origin=",.5" offset="0,.55556mm"/>
                <v:textbox>
                  <w:txbxContent>
                    <w:p w14:paraId="366BC786" w14:textId="77777777" w:rsidR="001C0E4B" w:rsidRPr="00E13D44" w:rsidRDefault="001C0E4B" w:rsidP="00E13D44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E13D44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İÇİNDEKİLER</w:t>
                      </w:r>
                      <w:r w:rsidRPr="00E13D44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dizini istenirse </w:t>
                      </w:r>
                      <w:r w:rsidRPr="00E13D44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OTOMATİK</w:t>
                      </w:r>
                      <w:r w:rsidRPr="00E13D44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olarak oluşturulabilir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D742D9">
        <w:rPr>
          <w:noProof/>
        </w:rPr>
        <mc:AlternateContent>
          <mc:Choice Requires="wps">
            <w:drawing>
              <wp:anchor distT="0" distB="0" distL="114300" distR="114300" simplePos="0" relativeHeight="252327936" behindDoc="0" locked="0" layoutInCell="1" allowOverlap="1" wp14:anchorId="77903075" wp14:editId="719FED9D">
                <wp:simplePos x="0" y="0"/>
                <wp:positionH relativeFrom="column">
                  <wp:posOffset>1893570</wp:posOffset>
                </wp:positionH>
                <wp:positionV relativeFrom="paragraph">
                  <wp:posOffset>3041650</wp:posOffset>
                </wp:positionV>
                <wp:extent cx="628650" cy="257175"/>
                <wp:effectExtent l="57150" t="38100" r="76200" b="104775"/>
                <wp:wrapNone/>
                <wp:docPr id="124" name="Düz Ok Bağlayıcısı 1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28650" cy="25717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3B752F" id="Düz Ok Bağlayıcısı 124" o:spid="_x0000_s1026" type="#_x0000_t32" style="position:absolute;margin-left:149.1pt;margin-top:239.5pt;width:49.5pt;height:20.25pt;z-index:25232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  <w:r w:rsidR="00D742D9" w:rsidRPr="00102634">
        <w:rPr>
          <w:rFonts w:ascii="Times New Roman" w:hAnsi="Times New Roman" w:cs="Times New Roman"/>
          <w:b/>
          <w:noProof/>
          <w:sz w:val="24"/>
          <w:szCs w:val="24"/>
          <w:highlight w:val="yellow"/>
        </w:rPr>
        <mc:AlternateContent>
          <mc:Choice Requires="wps">
            <w:drawing>
              <wp:anchor distT="0" distB="0" distL="114300" distR="114300" simplePos="0" relativeHeight="252325888" behindDoc="0" locked="0" layoutInCell="1" allowOverlap="1" wp14:anchorId="1F6B9CA5" wp14:editId="7E651C1C">
                <wp:simplePos x="0" y="0"/>
                <wp:positionH relativeFrom="margin">
                  <wp:posOffset>-278130</wp:posOffset>
                </wp:positionH>
                <wp:positionV relativeFrom="paragraph">
                  <wp:posOffset>2279650</wp:posOffset>
                </wp:positionV>
                <wp:extent cx="5629275" cy="742950"/>
                <wp:effectExtent l="57150" t="38100" r="85725" b="95250"/>
                <wp:wrapNone/>
                <wp:docPr id="123" name="Metin Kutusu 1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29275" cy="74295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E79DA8D" w14:textId="77777777" w:rsidR="001C0E4B" w:rsidRPr="00D742D9" w:rsidRDefault="001C0E4B" w:rsidP="00D742D9">
                            <w:pP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Girişten önceki tüm sayfalar (Dış Kapak, İç Kapak, </w:t>
                            </w:r>
                            <w:proofErr w:type="spellStart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Copyright</w:t>
                            </w:r>
                            <w:proofErr w:type="spellEnd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© Sayfası, Tez Onayı ve Etik Beyanı sayfaları hariç) “</w:t>
                            </w:r>
                            <w:proofErr w:type="spellStart"/>
                            <w:proofErr w:type="gramStart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i,ii</w:t>
                            </w:r>
                            <w:proofErr w:type="gramEnd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,</w:t>
                            </w:r>
                            <w:proofErr w:type="gramStart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iii,iv</w:t>
                            </w:r>
                            <w:proofErr w:type="gramEnd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,</w:t>
                            </w:r>
                            <w:proofErr w:type="gramStart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v,vi</w:t>
                            </w:r>
                            <w:proofErr w:type="spellEnd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,...</w:t>
                            </w:r>
                            <w:proofErr w:type="gramEnd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” şeklinde küçük harf Romen rakamları ile, Giriş bölümü ile başlayan tez metni ise “1,</w:t>
                            </w:r>
                            <w:proofErr w:type="gramStart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2,3,...</w:t>
                            </w:r>
                            <w:proofErr w:type="gramEnd"/>
                            <w:r w:rsidRPr="00D742D9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” şeklinde numaralandırılmalıd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6B9CA5" id="Metin Kutusu 123" o:spid="_x0000_s1061" type="#_x0000_t202" style="position:absolute;margin-left:-21.9pt;margin-top:179.5pt;width:443.25pt;height:58.5pt;z-index:2523258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" fillcolor="#2555a6" strokecolor="white [3212]">
                <v:shadow on="t" color="black" opacity="24903f" origin=",.5" offset="0,.55556mm"/>
                <v:textbox>
                  <w:txbxContent>
                    <w:p w14:paraId="1E79DA8D" w14:textId="77777777" w:rsidR="001C0E4B" w:rsidRPr="00D742D9" w:rsidRDefault="001C0E4B" w:rsidP="00D742D9">
                      <w:pP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Girişten önceki tüm sayfalar (Dış Kapak, İç Kapak, </w:t>
                      </w:r>
                      <w:proofErr w:type="spellStart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Copyright</w:t>
                      </w:r>
                      <w:proofErr w:type="spellEnd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© Sayfası, Tez Onayı ve Etik Beyanı sayfaları hariç) “</w:t>
                      </w:r>
                      <w:proofErr w:type="spellStart"/>
                      <w:proofErr w:type="gramStart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i,ii</w:t>
                      </w:r>
                      <w:proofErr w:type="gramEnd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,</w:t>
                      </w:r>
                      <w:proofErr w:type="gramStart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iii,iv</w:t>
                      </w:r>
                      <w:proofErr w:type="gramEnd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,</w:t>
                      </w:r>
                      <w:proofErr w:type="gramStart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v,vi</w:t>
                      </w:r>
                      <w:proofErr w:type="spellEnd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,...</w:t>
                      </w:r>
                      <w:proofErr w:type="gramEnd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” şeklinde küçük harf Romen rakamları ile, Giriş bölümü ile başlayan tez metni ise “1,</w:t>
                      </w:r>
                      <w:proofErr w:type="gramStart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2,3,...</w:t>
                      </w:r>
                      <w:proofErr w:type="gramEnd"/>
                      <w:r w:rsidRPr="00D742D9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” şeklinde numaralandırılmalıdır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D3D87" w:rsidRPr="009F45B1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05C2D46" w14:textId="77777777" w:rsidR="00FE6592" w:rsidRPr="009F45B1" w:rsidRDefault="004B6B86" w:rsidP="001D48D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52A04">
        <w:rPr>
          <w:rFonts w:ascii="Times New Roman" w:hAnsi="Times New Roman" w:cs="Times New Roman"/>
          <w:b/>
          <w:noProof/>
          <w:sz w:val="24"/>
          <w:szCs w:val="24"/>
          <w:highlight w:val="yellow"/>
        </w:rPr>
        <w:lastRenderedPageBreak/>
        <mc:AlternateContent>
          <mc:Choice Requires="wps">
            <w:drawing>
              <wp:anchor distT="0" distB="0" distL="114300" distR="114300" simplePos="0" relativeHeight="252274688" behindDoc="0" locked="0" layoutInCell="1" allowOverlap="1" wp14:anchorId="07F46AE4" wp14:editId="46B56519">
                <wp:simplePos x="0" y="0"/>
                <wp:positionH relativeFrom="column">
                  <wp:posOffset>-1383665</wp:posOffset>
                </wp:positionH>
                <wp:positionV relativeFrom="paragraph">
                  <wp:posOffset>49530</wp:posOffset>
                </wp:positionV>
                <wp:extent cx="1323975" cy="494665"/>
                <wp:effectExtent l="57150" t="38100" r="85725" b="95885"/>
                <wp:wrapNone/>
                <wp:docPr id="96" name="Metin Kutusu 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23975" cy="49466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905CA7C" w14:textId="77777777" w:rsidR="001C0E4B" w:rsidRDefault="001C0E4B" w:rsidP="000655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 xml:space="preserve"> BAŞLIK 12 Punto</w:t>
                            </w:r>
                          </w:p>
                          <w:p w14:paraId="3E359A6A" w14:textId="77777777" w:rsidR="001C0E4B" w:rsidRPr="00B557A1" w:rsidRDefault="001C0E4B" w:rsidP="000655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aralığı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7F46AE4" id="Metin Kutusu 96" o:spid="_x0000_s1062" type="#_x0000_t202" style="position:absolute;left:0;text-align:left;margin-left:-108.95pt;margin-top:3.9pt;width:104.25pt;height:38.95pt;z-index:2522746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" fillcolor="#2555a6" strokecolor="#795d9b [3047]">
                <v:shadow on="t" color="black" opacity="24903f" origin=",.5" offset="0,.55556mm"/>
                <v:textbox>
                  <w:txbxContent>
                    <w:p w14:paraId="0905CA7C" w14:textId="77777777" w:rsidR="001C0E4B" w:rsidRDefault="001C0E4B" w:rsidP="00065522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 xml:space="preserve"> BAŞLIK 12 Punto</w:t>
                      </w:r>
                    </w:p>
                    <w:p w14:paraId="3E359A6A" w14:textId="77777777" w:rsidR="001C0E4B" w:rsidRPr="00B557A1" w:rsidRDefault="001C0E4B" w:rsidP="00065522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aralığı</w:t>
                      </w:r>
                    </w:p>
                  </w:txbxContent>
                </v:textbox>
              </v:shape>
            </w:pict>
          </mc:Fallback>
        </mc:AlternateContent>
      </w:r>
      <w:r w:rsidR="00C65A5C">
        <w:rPr>
          <w:noProof/>
        </w:rPr>
        <mc:AlternateContent>
          <mc:Choice Requires="wps">
            <w:drawing>
              <wp:anchor distT="0" distB="0" distL="114300" distR="114300" simplePos="0" relativeHeight="252229632" behindDoc="0" locked="0" layoutInCell="1" allowOverlap="1" wp14:anchorId="37F459BB" wp14:editId="3423391F">
                <wp:simplePos x="0" y="0"/>
                <wp:positionH relativeFrom="column">
                  <wp:posOffset>4860068</wp:posOffset>
                </wp:positionH>
                <wp:positionV relativeFrom="paragraph">
                  <wp:posOffset>130810</wp:posOffset>
                </wp:positionV>
                <wp:extent cx="547163" cy="2732405"/>
                <wp:effectExtent l="57150" t="38100" r="24765" b="86995"/>
                <wp:wrapNone/>
                <wp:docPr id="77" name="AutoShape 40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 flipH="1">
                          <a:off x="0" y="0"/>
                          <a:ext cx="547163" cy="2732405"/>
                        </a:xfrm>
                        <a:prstGeom prst="leftBrace">
                          <a:avLst>
                            <a:gd name="adj1" fmla="val 28492"/>
                            <a:gd name="adj2" fmla="val 58172"/>
                          </a:avLst>
                        </a:prstGeom>
                        <a:ln>
                          <a:solidFill>
                            <a:srgbClr val="5CC5C5"/>
                          </a:solidFill>
                          <a:headEnd/>
                          <a:tailEnd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9C4545" id="AutoShape 400" o:spid="_x0000_s1026" type="#_x0000_t87" style="position:absolute;margin-left:382.7pt;margin-top:10.3pt;width:43.1pt;height:215.15pt;flip:x;z-index:252229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" adj="1232,12565" strokecolor="#5cc5c5" strokeweight="3pt">
                <v:shadow on="t" color="black" opacity="22937f" origin=",.5" offset="0,.63889mm"/>
              </v:shape>
            </w:pict>
          </mc:Fallback>
        </mc:AlternateContent>
      </w:r>
      <w:r w:rsidR="00BC1620" w:rsidRPr="009F45B1">
        <w:rPr>
          <w:rFonts w:ascii="Times New Roman" w:hAnsi="Times New Roman" w:cs="Times New Roman"/>
          <w:b/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1969536" behindDoc="0" locked="0" layoutInCell="1" allowOverlap="1" wp14:anchorId="46531A1A" wp14:editId="7D1D27FD">
                <wp:simplePos x="0" y="0"/>
                <wp:positionH relativeFrom="column">
                  <wp:posOffset>-1392555</wp:posOffset>
                </wp:positionH>
                <wp:positionV relativeFrom="paragraph">
                  <wp:posOffset>-852805</wp:posOffset>
                </wp:positionV>
                <wp:extent cx="7290435" cy="800100"/>
                <wp:effectExtent l="57150" t="38100" r="81915" b="95250"/>
                <wp:wrapNone/>
                <wp:docPr id="267" name="Grup 2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290435" cy="800100"/>
                          <a:chOff x="-2029722" y="-49272"/>
                          <a:chExt cx="4178711" cy="229468"/>
                        </a:xfrm>
                      </wpg:grpSpPr>
                      <wps:wsp>
                        <wps:cNvPr id="268" name="Metin Kutusu 268"/>
                        <wps:cNvSpPr txBox="1"/>
                        <wps:spPr>
                          <a:xfrm>
                            <a:off x="-2029722" y="-49272"/>
                            <a:ext cx="4178711" cy="131127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7B36F99" w14:textId="77777777" w:rsidR="001C0E4B" w:rsidRPr="00E13D44" w:rsidRDefault="001C0E4B" w:rsidP="00E13D44">
                              <w:pPr>
                                <w:spacing w:after="0"/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Türkçe özet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12 punto ve </w:t>
                              </w:r>
                              <w:r w:rsidRPr="00E13D44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1 satır aralığı ile hazırlanır.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9" name="Sol Ayraç 269"/>
                        <wps:cNvSpPr/>
                        <wps:spPr>
                          <a:xfrm rot="16200000" flipV="1">
                            <a:off x="16707" y="-1928079"/>
                            <a:ext cx="99956" cy="4116594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6531A1A" id="Grup 267" o:spid="_x0000_s1063" style="position:absolute;left:0;text-align:left;margin-left:-109.65pt;margin-top:-67.15pt;width:574.05pt;height:63pt;z-index:251969536;mso-width-relative:margin;mso-height-relative:margin" coordorigin="-20297,-492" coordsize="41787,229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">
                <v:shape id="Metin Kutusu 268" o:spid="_x0000_s1064" type="#_x0000_t202" style="position:absolute;left:-20297;top:-492;width:41786;height:13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" fillcolor="#2555a6" strokecolor="#795d9b [3047]">
                  <v:shadow on="t" color="black" opacity="24903f" origin=",.5" offset="0,.55556mm"/>
                  <v:textbox>
                    <w:txbxContent>
                      <w:p w14:paraId="07B36F99" w14:textId="77777777" w:rsidR="001C0E4B" w:rsidRPr="00E13D44" w:rsidRDefault="001C0E4B" w:rsidP="00E13D44">
                        <w:pPr>
                          <w:spacing w:after="0"/>
                          <w:jc w:val="center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Türkçe özet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12 punto ve </w:t>
                        </w:r>
                        <w:r w:rsidRPr="00E13D44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1 satır aralığı ile hazırlanır. </w:t>
                        </w:r>
                      </w:p>
                    </w:txbxContent>
                  </v:textbox>
                </v:shape>
                <v:shape id="Sol Ayraç 269" o:spid="_x0000_s1065" type="#_x0000_t87" style="position:absolute;left:167;top:-19281;width:999;height:41165;rotation: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" adj="239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="00FE6592" w:rsidRPr="009F45B1">
        <w:rPr>
          <w:rFonts w:ascii="Times New Roman" w:hAnsi="Times New Roman" w:cs="Times New Roman"/>
          <w:b/>
          <w:sz w:val="24"/>
          <w:szCs w:val="24"/>
        </w:rPr>
        <w:t>ÖZET</w:t>
      </w:r>
    </w:p>
    <w:p w14:paraId="0B41A57C" w14:textId="77777777" w:rsidR="00FE6592" w:rsidRPr="00C65A5C" w:rsidRDefault="00FE6592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06A53CC" w14:textId="77777777" w:rsidR="00FE6592" w:rsidRPr="00C65A5C" w:rsidRDefault="004B6B86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52A04">
        <w:rPr>
          <w:noProof/>
          <w:sz w:val="24"/>
          <w:szCs w:val="24"/>
          <w:highlight w:val="yellow"/>
        </w:rPr>
        <mc:AlternateContent>
          <mc:Choice Requires="wps">
            <w:drawing>
              <wp:anchor distT="0" distB="0" distL="114300" distR="114300" simplePos="0" relativeHeight="252276736" behindDoc="0" locked="0" layoutInCell="1" allowOverlap="1" wp14:anchorId="62941F3A" wp14:editId="677ED9E5">
                <wp:simplePos x="0" y="0"/>
                <wp:positionH relativeFrom="column">
                  <wp:posOffset>-227330</wp:posOffset>
                </wp:positionH>
                <wp:positionV relativeFrom="paragraph">
                  <wp:posOffset>13335</wp:posOffset>
                </wp:positionV>
                <wp:extent cx="400050" cy="158115"/>
                <wp:effectExtent l="57150" t="38100" r="38100" b="108585"/>
                <wp:wrapNone/>
                <wp:docPr id="98" name="Düz Ok Bağlayıcısı 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00050" cy="15811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704F79" id="Düz Ok Bağlayıcısı 98" o:spid="_x0000_s1026" type="#_x0000_t32" style="position:absolute;margin-left:-17.9pt;margin-top:1.05pt;width:31.5pt;height:12.45pt;z-index:252276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</w:p>
    <w:p w14:paraId="0A1D77D4" w14:textId="77777777" w:rsidR="00E706CC" w:rsidRPr="00652A04" w:rsidRDefault="00C65A5C" w:rsidP="00E706C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52A04">
        <w:rPr>
          <w:noProof/>
          <w:sz w:val="24"/>
          <w:szCs w:val="24"/>
          <w:highlight w:val="yellow"/>
        </w:rPr>
        <mc:AlternateContent>
          <mc:Choice Requires="wps">
            <w:drawing>
              <wp:anchor distT="0" distB="0" distL="114300" distR="114300" simplePos="0" relativeHeight="252227584" behindDoc="0" locked="0" layoutInCell="1" allowOverlap="1" wp14:anchorId="087A20A1" wp14:editId="50426C52">
                <wp:simplePos x="0" y="0"/>
                <wp:positionH relativeFrom="column">
                  <wp:posOffset>5407025</wp:posOffset>
                </wp:positionH>
                <wp:positionV relativeFrom="paragraph">
                  <wp:posOffset>136998</wp:posOffset>
                </wp:positionV>
                <wp:extent cx="329565" cy="1594485"/>
                <wp:effectExtent l="57150" t="38100" r="70485" b="100965"/>
                <wp:wrapNone/>
                <wp:docPr id="74" name="Metin Kutusu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329565" cy="159448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46B8FC4" w14:textId="77777777" w:rsidR="001C0E4B" w:rsidRPr="00C65A5C" w:rsidRDefault="001C0E4B" w:rsidP="00C65A5C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C65A5C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vert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7A20A1" id="Metin Kutusu 74" o:spid="_x0000_s1066" type="#_x0000_t202" style="position:absolute;left:0;text-align:left;margin-left:425.75pt;margin-top:10.8pt;width:25.95pt;height:125.55pt;flip:x;z-index:252227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" fillcolor="#2555a6" strokecolor="#795d9b [3047]">
                <v:shadow on="t" color="black" opacity="24903f" origin=",.5" offset="0,.55556mm"/>
                <v:textbox style="layout-flow:vertical">
                  <w:txbxContent>
                    <w:p w14:paraId="146B8FC4" w14:textId="77777777" w:rsidR="001C0E4B" w:rsidRPr="00C65A5C" w:rsidRDefault="001C0E4B" w:rsidP="00C65A5C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C65A5C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boşluk bırakılır.</w:t>
                      </w:r>
                    </w:p>
                  </w:txbxContent>
                </v:textbox>
              </v:shape>
            </w:pict>
          </mc:Fallback>
        </mc:AlternateContent>
      </w:r>
      <w:bookmarkStart w:id="1" w:name="_Hlk6927379"/>
      <w:r w:rsidR="00F63943" w:rsidRPr="00652A04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AAAAAAAA </w:t>
      </w:r>
      <w:proofErr w:type="spellStart"/>
      <w:r w:rsidR="00F63943" w:rsidRPr="00652A04">
        <w:rPr>
          <w:rFonts w:ascii="Times New Roman" w:hAnsi="Times New Roman" w:cs="Times New Roman"/>
          <w:b/>
          <w:sz w:val="24"/>
          <w:szCs w:val="24"/>
          <w:highlight w:val="yellow"/>
        </w:rPr>
        <w:t>AAAAAAAA</w:t>
      </w:r>
      <w:proofErr w:type="spellEnd"/>
      <w:r w:rsidR="00F63943" w:rsidRPr="00652A04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AAAAAAAAAAA AAAAAAAA</w:t>
      </w:r>
      <w:r w:rsidR="00F63943" w:rsidRPr="00652A0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63943" w:rsidRPr="00652A04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BBBBBBBBB </w:t>
      </w:r>
      <w:proofErr w:type="spellStart"/>
      <w:r w:rsidR="00F63943" w:rsidRPr="00652A04">
        <w:rPr>
          <w:rFonts w:ascii="Times New Roman" w:hAnsi="Times New Roman" w:cs="Times New Roman"/>
          <w:b/>
          <w:sz w:val="24"/>
          <w:szCs w:val="24"/>
          <w:highlight w:val="yellow"/>
        </w:rPr>
        <w:t>BBBBBBBBB</w:t>
      </w:r>
      <w:proofErr w:type="spellEnd"/>
      <w:r w:rsidR="00F63943" w:rsidRPr="00652A04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proofErr w:type="spellStart"/>
      <w:r w:rsidR="00F63943" w:rsidRPr="00652A04">
        <w:rPr>
          <w:rFonts w:ascii="Times New Roman" w:hAnsi="Times New Roman" w:cs="Times New Roman"/>
          <w:b/>
          <w:sz w:val="24"/>
          <w:szCs w:val="24"/>
          <w:highlight w:val="yellow"/>
        </w:rPr>
        <w:t>BBBBBBBBB</w:t>
      </w:r>
      <w:proofErr w:type="spellEnd"/>
      <w:r w:rsidR="00F63943" w:rsidRPr="00652A04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CCCCCCCCCCCCCCCC CCCCCC</w:t>
      </w:r>
      <w:bookmarkEnd w:id="1"/>
    </w:p>
    <w:p w14:paraId="278AB4C5" w14:textId="77777777" w:rsidR="00FF5635" w:rsidRPr="00C65A5C" w:rsidRDefault="00FF5635" w:rsidP="00FF563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4D546C9" w14:textId="77777777" w:rsidR="00FE6592" w:rsidRPr="00C65A5C" w:rsidRDefault="00FE6592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5094DAE" w14:textId="77777777" w:rsidR="00230C1E" w:rsidRPr="00E01C6C" w:rsidRDefault="00F63943" w:rsidP="006052CD">
      <w:pPr>
        <w:tabs>
          <w:tab w:val="left" w:pos="1140"/>
          <w:tab w:val="center" w:pos="4536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a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F6030D" w14:textId="77777777" w:rsidR="00230C1E" w:rsidRPr="00E01C6C" w:rsidRDefault="00230C1E" w:rsidP="00C65A5C">
      <w:pPr>
        <w:tabs>
          <w:tab w:val="left" w:pos="1140"/>
          <w:tab w:val="center" w:pos="4536"/>
        </w:tabs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8DFC07E" w14:textId="77777777" w:rsidR="004763E3" w:rsidRPr="00E01C6C" w:rsidRDefault="00E706CC" w:rsidP="004763E3">
      <w:pPr>
        <w:tabs>
          <w:tab w:val="left" w:pos="1140"/>
          <w:tab w:val="center" w:pos="4536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253184" behindDoc="0" locked="0" layoutInCell="1" allowOverlap="1" wp14:anchorId="2A3F82BE" wp14:editId="61878CB6">
                <wp:simplePos x="0" y="0"/>
                <wp:positionH relativeFrom="column">
                  <wp:posOffset>-1383030</wp:posOffset>
                </wp:positionH>
                <wp:positionV relativeFrom="paragraph">
                  <wp:posOffset>1106170</wp:posOffset>
                </wp:positionV>
                <wp:extent cx="1276350" cy="628650"/>
                <wp:effectExtent l="57150" t="38100" r="76200" b="95250"/>
                <wp:wrapNone/>
                <wp:docPr id="9" name="Metin Kutusu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276350" cy="62865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242D3E7" w14:textId="77777777" w:rsidR="001C0E4B" w:rsidRPr="003827C7" w:rsidRDefault="001C0E4B" w:rsidP="00E706CC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EN FAZLA 6 Anahtar Kelime Kullan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A3F82BE" id="Metin Kutusu 9" o:spid="_x0000_s1067" type="#_x0000_t202" style="position:absolute;left:0;text-align:left;margin-left:-108.9pt;margin-top:87.1pt;width:100.5pt;height:49.5pt;flip:x;z-index:2522531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" fillcolor="#2555a6" strokecolor="#795d9b [3047]">
                <v:shadow on="t" color="black" opacity="24903f" origin=",.5" offset="0,.55556mm"/>
                <v:textbox>
                  <w:txbxContent>
                    <w:p w14:paraId="6242D3E7" w14:textId="77777777" w:rsidR="001C0E4B" w:rsidRPr="003827C7" w:rsidRDefault="001C0E4B" w:rsidP="00E706CC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EN FAZLA 6 Anahtar Kelime Kullanılır.</w:t>
                      </w:r>
                    </w:p>
                  </w:txbxContent>
                </v:textbox>
              </v:shape>
            </w:pict>
          </mc:Fallback>
        </mc:AlternateConten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bbb</w:t>
      </w:r>
      <w:proofErr w:type="spellEnd"/>
      <w:r w:rsidR="004763E3" w:rsidRPr="00E01C6C">
        <w:rPr>
          <w:rFonts w:ascii="Times New Roman" w:hAnsi="Times New Roman" w:cs="Times New Roman"/>
          <w:sz w:val="24"/>
          <w:szCs w:val="24"/>
        </w:rPr>
        <w:t xml:space="preserve"> (P&gt; 0.05).</w:t>
      </w:r>
    </w:p>
    <w:p w14:paraId="3AE89983" w14:textId="77777777" w:rsidR="004763E3" w:rsidRPr="00E01C6C" w:rsidRDefault="00065522" w:rsidP="00C65A5C">
      <w:pPr>
        <w:tabs>
          <w:tab w:val="left" w:pos="1140"/>
          <w:tab w:val="center" w:pos="4536"/>
        </w:tabs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2255232" behindDoc="0" locked="0" layoutInCell="1" allowOverlap="1" wp14:anchorId="282E0C38" wp14:editId="09977B9E">
                <wp:simplePos x="0" y="0"/>
                <wp:positionH relativeFrom="column">
                  <wp:posOffset>-725805</wp:posOffset>
                </wp:positionH>
                <wp:positionV relativeFrom="paragraph">
                  <wp:posOffset>264160</wp:posOffset>
                </wp:positionV>
                <wp:extent cx="638175" cy="161925"/>
                <wp:effectExtent l="57150" t="38100" r="9525" b="142875"/>
                <wp:wrapNone/>
                <wp:docPr id="71" name="Düz Ok Bağlayıcısı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8175" cy="16192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2087A6" id="Düz Ok Bağlayıcısı 71" o:spid="_x0000_s1026" type="#_x0000_t32" style="position:absolute;margin-left:-57.15pt;margin-top:20.8pt;width:50.25pt;height:12.75pt;z-index:252255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</w:p>
    <w:p w14:paraId="0855FFA6" w14:textId="77777777" w:rsidR="004763E3" w:rsidRPr="00E01C6C" w:rsidRDefault="004763E3" w:rsidP="004763E3">
      <w:pPr>
        <w:tabs>
          <w:tab w:val="left" w:pos="1140"/>
          <w:tab w:val="center" w:pos="4536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01C6C">
        <w:rPr>
          <w:rFonts w:ascii="Times New Roman" w:hAnsi="Times New Roman" w:cs="Times New Roman"/>
          <w:b/>
          <w:sz w:val="24"/>
          <w:szCs w:val="24"/>
        </w:rPr>
        <w:t xml:space="preserve">Anahtar Kelimeler: </w:t>
      </w:r>
      <w:proofErr w:type="spellStart"/>
      <w:r w:rsidRPr="00E01C6C">
        <w:rPr>
          <w:rFonts w:ascii="Times New Roman" w:hAnsi="Times New Roman" w:cs="Times New Roman"/>
          <w:sz w:val="24"/>
          <w:szCs w:val="24"/>
        </w:rPr>
        <w:t>A</w:t>
      </w:r>
      <w:r w:rsidR="00013A67">
        <w:rPr>
          <w:rFonts w:ascii="Times New Roman" w:hAnsi="Times New Roman" w:cs="Times New Roman"/>
          <w:sz w:val="24"/>
          <w:szCs w:val="24"/>
        </w:rPr>
        <w:t>aaaaaaa</w:t>
      </w:r>
      <w:proofErr w:type="spellEnd"/>
      <w:r w:rsidRPr="00E01C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Bbbbbbbb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cccccccc</w:t>
      </w:r>
      <w:proofErr w:type="spellEnd"/>
      <w:r w:rsidRPr="00E01C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Dddddddddd</w:t>
      </w:r>
      <w:proofErr w:type="spellEnd"/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eeeeeeeee</w:t>
      </w:r>
      <w:proofErr w:type="spellEnd"/>
      <w:r w:rsidRPr="00E01C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Ffffffffffffff</w:t>
      </w:r>
      <w:proofErr w:type="spellEnd"/>
      <w:r w:rsidRPr="00E01C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13A67">
        <w:rPr>
          <w:rFonts w:ascii="Times New Roman" w:hAnsi="Times New Roman" w:cs="Times New Roman"/>
          <w:sz w:val="24"/>
          <w:szCs w:val="24"/>
        </w:rPr>
        <w:t>Ggggggggggg</w:t>
      </w:r>
      <w:proofErr w:type="spellEnd"/>
      <w:r w:rsidR="006C43DE">
        <w:rPr>
          <w:rFonts w:ascii="Times New Roman" w:hAnsi="Times New Roman" w:cs="Times New Roman"/>
          <w:sz w:val="24"/>
          <w:szCs w:val="24"/>
        </w:rPr>
        <w:t>,</w:t>
      </w:r>
      <w:r w:rsidR="00013A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43DE">
        <w:rPr>
          <w:rFonts w:ascii="Times New Roman" w:hAnsi="Times New Roman" w:cs="Times New Roman"/>
          <w:sz w:val="24"/>
          <w:szCs w:val="24"/>
        </w:rPr>
        <w:t>H</w:t>
      </w:r>
      <w:r w:rsidR="00013A67">
        <w:rPr>
          <w:rFonts w:ascii="Times New Roman" w:hAnsi="Times New Roman" w:cs="Times New Roman"/>
          <w:sz w:val="24"/>
          <w:szCs w:val="24"/>
        </w:rPr>
        <w:t>hhhhhhhhhh</w:t>
      </w:r>
      <w:proofErr w:type="spellEnd"/>
    </w:p>
    <w:p w14:paraId="663D3A9A" w14:textId="77777777" w:rsidR="004763E3" w:rsidRPr="00065522" w:rsidRDefault="004763E3" w:rsidP="00C65A5C">
      <w:pPr>
        <w:tabs>
          <w:tab w:val="left" w:pos="1140"/>
          <w:tab w:val="center" w:pos="4536"/>
        </w:tabs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5FE01BB" w14:textId="0F27B59A" w:rsidR="004763E3" w:rsidRPr="00E01C6C" w:rsidRDefault="00F83EC2" w:rsidP="004763E3">
      <w:pPr>
        <w:tabs>
          <w:tab w:val="left" w:pos="1140"/>
          <w:tab w:val="center" w:pos="4536"/>
        </w:tabs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02634">
        <w:rPr>
          <w:rFonts w:ascii="Times New Roman" w:hAnsi="Times New Roman" w:cs="Times New Roman"/>
          <w:noProof/>
          <w:szCs w:val="24"/>
          <w:highlight w:val="yellow"/>
        </w:rPr>
        <mc:AlternateContent>
          <mc:Choice Requires="wpg">
            <w:drawing>
              <wp:anchor distT="0" distB="0" distL="114300" distR="114300" simplePos="0" relativeHeight="251977728" behindDoc="0" locked="0" layoutInCell="1" allowOverlap="1" wp14:anchorId="136E0384" wp14:editId="7E898B62">
                <wp:simplePos x="0" y="0"/>
                <wp:positionH relativeFrom="margin">
                  <wp:posOffset>-335280</wp:posOffset>
                </wp:positionH>
                <wp:positionV relativeFrom="paragraph">
                  <wp:posOffset>195580</wp:posOffset>
                </wp:positionV>
                <wp:extent cx="5867400" cy="1485265"/>
                <wp:effectExtent l="57150" t="38100" r="76200" b="95885"/>
                <wp:wrapNone/>
                <wp:docPr id="286" name="Grup 2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867400" cy="1485265"/>
                          <a:chOff x="-1219309" y="-676510"/>
                          <a:chExt cx="6645842" cy="1485930"/>
                        </a:xfrm>
                      </wpg:grpSpPr>
                      <wps:wsp>
                        <wps:cNvPr id="287" name="Düz Ok Bağlayıcısı 287"/>
                        <wps:cNvCnPr/>
                        <wps:spPr>
                          <a:xfrm flipH="1" flipV="1">
                            <a:off x="-431734" y="-676510"/>
                            <a:ext cx="54639" cy="676578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88" name="Metin Kutusu 288"/>
                        <wps:cNvSpPr txBox="1"/>
                        <wps:spPr>
                          <a:xfrm flipH="1">
                            <a:off x="-1219309" y="66677"/>
                            <a:ext cx="6645842" cy="742743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58C4DE1" w14:textId="77777777" w:rsidR="001C0E4B" w:rsidRPr="00834A5D" w:rsidRDefault="001C0E4B" w:rsidP="002D186D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Tezin tamamlandığı yıl ve sayfa sayısı koyu yazılır. </w:t>
                              </w:r>
                            </w:p>
                            <w:p w14:paraId="2294AE3F" w14:textId="77777777" w:rsidR="001C0E4B" w:rsidRPr="00834A5D" w:rsidRDefault="001C0E4B" w:rsidP="002D186D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Sadece rakam ile numaralandırılmış olan sayfa sayısı (girişten itibaren verilen 1, 2, …) yazılır.</w:t>
                              </w:r>
                            </w:p>
                            <w:p w14:paraId="3CED63F4" w14:textId="77777777" w:rsidR="001C0E4B" w:rsidRPr="00834A5D" w:rsidRDefault="001C0E4B" w:rsidP="00353903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Roma rakamlı sayfalar göz önüne alınmaz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36E0384" id="Grup 286" o:spid="_x0000_s1068" style="position:absolute;left:0;text-align:left;margin-left:-26.4pt;margin-top:15.4pt;width:462pt;height:116.95pt;z-index:251977728;mso-position-horizontal-relative:margin;mso-width-relative:margin;mso-height-relative:margin" coordorigin="-12193,-6765" coordsize="66458,1485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">
                <v:shape id="Düz Ok Bağlayıcısı 287" o:spid="_x0000_s1069" type="#_x0000_t32" style="position:absolute;left:-4317;top:-6765;width:547;height:6765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" strokecolor="#5cc5c5" strokeweight="3pt">
                  <v:stroke endarrow="open"/>
                  <v:shadow on="t" color="black" opacity="22937f" origin=",.5" offset="0,.63889mm"/>
                </v:shape>
                <v:shape id="Metin Kutusu 288" o:spid="_x0000_s1070" type="#_x0000_t202" style="position:absolute;left:-12193;top:666;width:66458;height:7428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" fillcolor="#2555a6" strokecolor="#795d9b [3047]">
                  <v:shadow on="t" color="black" opacity="24903f" origin=",.5" offset="0,.55556mm"/>
                  <v:textbox>
                    <w:txbxContent>
                      <w:p w14:paraId="758C4DE1" w14:textId="77777777" w:rsidR="001C0E4B" w:rsidRPr="00834A5D" w:rsidRDefault="001C0E4B" w:rsidP="002D186D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Tezin tamamlandığı yıl ve sayfa sayısı koyu yazılır. </w:t>
                        </w:r>
                      </w:p>
                      <w:p w14:paraId="2294AE3F" w14:textId="77777777" w:rsidR="001C0E4B" w:rsidRPr="00834A5D" w:rsidRDefault="001C0E4B" w:rsidP="002D186D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Sadece rakam ile numaralandırılmış olan sayfa sayısı (girişten itibaren verilen 1, 2, …) yazılır.</w:t>
                        </w:r>
                      </w:p>
                      <w:p w14:paraId="3CED63F4" w14:textId="77777777" w:rsidR="001C0E4B" w:rsidRPr="00834A5D" w:rsidRDefault="001C0E4B" w:rsidP="00353903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Roma rakamlı sayfalar göz önüne alınmaz.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 w:rsidR="004763E3" w:rsidRPr="00E01C6C">
        <w:rPr>
          <w:rFonts w:ascii="Times New Roman" w:hAnsi="Times New Roman" w:cs="Times New Roman"/>
          <w:b/>
          <w:sz w:val="24"/>
          <w:szCs w:val="24"/>
        </w:rPr>
        <w:t>20</w:t>
      </w:r>
      <w:r w:rsidR="00145A20">
        <w:rPr>
          <w:rFonts w:ascii="Times New Roman" w:hAnsi="Times New Roman" w:cs="Times New Roman"/>
          <w:b/>
          <w:sz w:val="24"/>
          <w:szCs w:val="24"/>
        </w:rPr>
        <w:t>2</w:t>
      </w:r>
      <w:r w:rsidR="00B75128">
        <w:rPr>
          <w:rFonts w:ascii="Times New Roman" w:hAnsi="Times New Roman" w:cs="Times New Roman"/>
          <w:b/>
          <w:sz w:val="24"/>
          <w:szCs w:val="24"/>
        </w:rPr>
        <w:t>6</w:t>
      </w:r>
      <w:r w:rsidR="00154E28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B75128">
        <w:rPr>
          <w:rFonts w:ascii="Times New Roman" w:hAnsi="Times New Roman" w:cs="Times New Roman"/>
          <w:b/>
          <w:sz w:val="24"/>
          <w:szCs w:val="24"/>
        </w:rPr>
        <w:t>25</w:t>
      </w:r>
      <w:r w:rsidR="004763E3" w:rsidRPr="00E01C6C">
        <w:rPr>
          <w:rFonts w:ascii="Times New Roman" w:hAnsi="Times New Roman" w:cs="Times New Roman"/>
          <w:b/>
          <w:sz w:val="24"/>
          <w:szCs w:val="24"/>
        </w:rPr>
        <w:t xml:space="preserve"> sayfa</w:t>
      </w:r>
    </w:p>
    <w:p w14:paraId="0C955055" w14:textId="77777777" w:rsidR="00FE6592" w:rsidRPr="009F45B1" w:rsidRDefault="00102634" w:rsidP="004763E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02634">
        <w:rPr>
          <w:rFonts w:ascii="Times New Roman" w:hAnsi="Times New Roman" w:cs="Times New Roman"/>
          <w:b/>
          <w:noProof/>
          <w:sz w:val="24"/>
          <w:szCs w:val="24"/>
          <w:highlight w:val="yellow"/>
        </w:rPr>
        <mc:AlternateContent>
          <mc:Choice Requires="wps">
            <w:drawing>
              <wp:anchor distT="0" distB="0" distL="114300" distR="114300" simplePos="0" relativeHeight="252315648" behindDoc="0" locked="0" layoutInCell="1" allowOverlap="1" wp14:anchorId="7DB523C9" wp14:editId="292AD985">
                <wp:simplePos x="0" y="0"/>
                <wp:positionH relativeFrom="page">
                  <wp:align>center</wp:align>
                </wp:positionH>
                <wp:positionV relativeFrom="paragraph">
                  <wp:posOffset>1772920</wp:posOffset>
                </wp:positionV>
                <wp:extent cx="6791325" cy="1133475"/>
                <wp:effectExtent l="57150" t="38100" r="85725" b="104775"/>
                <wp:wrapNone/>
                <wp:docPr id="118" name="Metin Kutusu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91325" cy="113347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77F1AE6" w14:textId="77777777" w:rsidR="001C0E4B" w:rsidRPr="00E13D44" w:rsidRDefault="001C0E4B" w:rsidP="00102634">
                            <w:pPr>
                              <w:shd w:val="clear" w:color="auto" w:fill="FFFFFF" w:themeFill="background1"/>
                              <w:spacing w:after="0"/>
                              <w:jc w:val="both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Özet/</w:t>
                            </w:r>
                            <w:proofErr w:type="spellStart"/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bstract’ta</w:t>
                            </w:r>
                            <w:proofErr w:type="spellEnd"/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tez çalışmasının amacı, kapsamı, kullanılan yöntem(</w:t>
                            </w:r>
                            <w:proofErr w:type="spellStart"/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er</w:t>
                            </w:r>
                            <w:proofErr w:type="spellEnd"/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) ve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laşılan</w:t>
                            </w:r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sonuç(</w:t>
                            </w:r>
                            <w:proofErr w:type="spellStart"/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ar</w:t>
                            </w:r>
                            <w:proofErr w:type="spellEnd"/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) açık ve öz olarak belirtilmelidir. Ancak, bunlar başlık şeklinde verilmemelidir. </w:t>
                            </w:r>
                            <w:r w:rsidRPr="00A94D6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ir sayfa uzunlu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ğ</w:t>
                            </w:r>
                            <w:r w:rsidRPr="00A94D6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nda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, s</w:t>
                            </w:r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atır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</w:t>
                            </w:r>
                            <w:r w:rsidRPr="001F786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ralığı 1, gerektiği hallerde 10 veya 11 punto da yazılabilir.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DC78DC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ÖZETTE</w:t>
                            </w:r>
                            <w:r w:rsidRPr="00DC78D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DC78DC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 xml:space="preserve">kaynak, şekil, çizelge ve formül VERİLMEZ. </w:t>
                            </w:r>
                            <w:r w:rsidRPr="00DC78D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Özetlerin ardından anahtar kelime olarak konuyu tanımlayan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6 adet </w:t>
                            </w:r>
                            <w:r w:rsidRPr="00DC78D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özcük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DC78D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verilmelidi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B523C9" id="Metin Kutusu 118" o:spid="_x0000_s1071" type="#_x0000_t202" style="position:absolute;left:0;text-align:left;margin-left:0;margin-top:139.6pt;width:534.75pt;height:89.25pt;z-index:252315648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" fillcolor="#2555a6" strokecolor="white [3212]">
                <v:shadow on="t" color="black" opacity="24903f" origin=",.5" offset="0,.55556mm"/>
                <v:textbox>
                  <w:txbxContent>
                    <w:p w14:paraId="477F1AE6" w14:textId="77777777" w:rsidR="001C0E4B" w:rsidRPr="00E13D44" w:rsidRDefault="001C0E4B" w:rsidP="00102634">
                      <w:pPr>
                        <w:shd w:val="clear" w:color="auto" w:fill="FFFFFF" w:themeFill="background1"/>
                        <w:spacing w:after="0"/>
                        <w:jc w:val="both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Özet/</w:t>
                      </w:r>
                      <w:proofErr w:type="spellStart"/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bstract’ta</w:t>
                      </w:r>
                      <w:proofErr w:type="spellEnd"/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tez çalışmasının amacı, kapsamı, kullanılan yöntem(</w:t>
                      </w:r>
                      <w:proofErr w:type="spellStart"/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er</w:t>
                      </w:r>
                      <w:proofErr w:type="spellEnd"/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) ve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laşılan</w:t>
                      </w:r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sonuç(</w:t>
                      </w:r>
                      <w:proofErr w:type="spellStart"/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ar</w:t>
                      </w:r>
                      <w:proofErr w:type="spellEnd"/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) açık ve öz olarak belirtilmelidir. Ancak, bunlar başlık şeklinde verilmemelidir. </w:t>
                      </w:r>
                      <w:r w:rsidRPr="00A94D6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ir sayfa uzunlu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ğ</w:t>
                      </w:r>
                      <w:r w:rsidRPr="00A94D6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nda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, s</w:t>
                      </w:r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atır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</w:t>
                      </w:r>
                      <w:r w:rsidRPr="001F786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ralığı 1, gerektiği hallerde 10 veya 11 punto da yazılabilir.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DC78DC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ÖZETTE</w:t>
                      </w:r>
                      <w:r w:rsidRPr="00DC78D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DC78DC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 xml:space="preserve">kaynak, şekil, çizelge ve formül VERİLMEZ. </w:t>
                      </w:r>
                      <w:r w:rsidRPr="00DC78D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Özetlerin ardından anahtar kelime olarak konuyu tanımlayan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6 adet </w:t>
                      </w:r>
                      <w:r w:rsidRPr="00DC78D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özcük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DC78D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verilmelidir.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FE6592" w:rsidRPr="009F45B1">
        <w:rPr>
          <w:rFonts w:ascii="Times New Roman" w:hAnsi="Times New Roman" w:cs="Times New Roman"/>
          <w:sz w:val="24"/>
          <w:szCs w:val="24"/>
        </w:rPr>
        <w:br w:type="page"/>
      </w:r>
    </w:p>
    <w:p w14:paraId="573787D9" w14:textId="77777777" w:rsidR="00F8277B" w:rsidRPr="009F45B1" w:rsidRDefault="00BC1620" w:rsidP="002A6583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F45B1">
        <w:rPr>
          <w:rFonts w:ascii="Times New Roman" w:hAnsi="Times New Roman" w:cs="Times New Roman"/>
          <w:b/>
          <w:noProof/>
          <w:sz w:val="28"/>
          <w:szCs w:val="28"/>
        </w:rPr>
        <w:lastRenderedPageBreak/>
        <mc:AlternateContent>
          <mc:Choice Requires="wpg">
            <w:drawing>
              <wp:anchor distT="0" distB="0" distL="114300" distR="114300" simplePos="0" relativeHeight="251999232" behindDoc="0" locked="0" layoutInCell="1" allowOverlap="1" wp14:anchorId="6BE794C3" wp14:editId="2E42E7B0">
                <wp:simplePos x="0" y="0"/>
                <wp:positionH relativeFrom="column">
                  <wp:posOffset>-1287780</wp:posOffset>
                </wp:positionH>
                <wp:positionV relativeFrom="paragraph">
                  <wp:posOffset>-786130</wp:posOffset>
                </wp:positionV>
                <wp:extent cx="7290435" cy="799465"/>
                <wp:effectExtent l="57150" t="38100" r="81915" b="95885"/>
                <wp:wrapNone/>
                <wp:docPr id="318" name="Grup 3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290435" cy="799465"/>
                          <a:chOff x="-2029722" y="-49272"/>
                          <a:chExt cx="4178711" cy="229468"/>
                        </a:xfrm>
                      </wpg:grpSpPr>
                      <wps:wsp>
                        <wps:cNvPr id="319" name="Metin Kutusu 319"/>
                        <wps:cNvSpPr txBox="1"/>
                        <wps:spPr>
                          <a:xfrm>
                            <a:off x="-2029722" y="-49272"/>
                            <a:ext cx="4178711" cy="131127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0050EB9" w14:textId="77777777" w:rsidR="001C0E4B" w:rsidRPr="00834A5D" w:rsidRDefault="001C0E4B" w:rsidP="00834A5D">
                              <w:pPr>
                                <w:spacing w:after="0"/>
                                <w:jc w:val="center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Teşekkür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yazısı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12 punto ve 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1 satır aralığı ile hazırlanır. Paragraflar arası boşluk bırakılı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0" name="Sol Ayraç 320"/>
                        <wps:cNvSpPr/>
                        <wps:spPr>
                          <a:xfrm rot="16200000" flipV="1">
                            <a:off x="16707" y="-1928079"/>
                            <a:ext cx="99956" cy="4116594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BE794C3" id="Grup 318" o:spid="_x0000_s1072" style="position:absolute;left:0;text-align:left;margin-left:-101.4pt;margin-top:-61.9pt;width:574.05pt;height:62.95pt;z-index:251999232;mso-width-relative:margin;mso-height-relative:margin" coordorigin="-20297,-492" coordsize="41787,229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">
                <v:shape id="Metin Kutusu 319" o:spid="_x0000_s1073" type="#_x0000_t202" style="position:absolute;left:-20297;top:-492;width:41786;height:13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" fillcolor="#2555a6" strokecolor="#795d9b [3047]">
                  <v:shadow on="t" color="black" opacity="24903f" origin=",.5" offset="0,.55556mm"/>
                  <v:textbox>
                    <w:txbxContent>
                      <w:p w14:paraId="60050EB9" w14:textId="77777777" w:rsidR="001C0E4B" w:rsidRPr="00834A5D" w:rsidRDefault="001C0E4B" w:rsidP="00834A5D">
                        <w:pPr>
                          <w:spacing w:after="0"/>
                          <w:jc w:val="center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Teşekkür 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yazısı</w:t>
                        </w: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12 punto ve </w:t>
                        </w: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1 satır aralığı ile hazırlanır. Paragraflar arası boşluk bırakılır.</w:t>
                        </w:r>
                      </w:p>
                    </w:txbxContent>
                  </v:textbox>
                </v:shape>
                <v:shape id="Sol Ayraç 320" o:spid="_x0000_s1074" type="#_x0000_t87" style="position:absolute;left:167;top:-19281;width:999;height:41165;rotation: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" adj="239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="00F8277B" w:rsidRPr="009F45B1">
        <w:rPr>
          <w:rFonts w:ascii="Times New Roman" w:hAnsi="Times New Roman" w:cs="Times New Roman"/>
          <w:b/>
          <w:sz w:val="24"/>
          <w:szCs w:val="24"/>
        </w:rPr>
        <w:t>TEŞEKKÜR</w:t>
      </w:r>
    </w:p>
    <w:p w14:paraId="086367CD" w14:textId="77777777" w:rsidR="001425AC" w:rsidRPr="00EC3F43" w:rsidRDefault="0010614C" w:rsidP="001D48D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11028">
        <w:rPr>
          <w:rFonts w:ascii="Times New Roman" w:hAnsi="Times New Roman" w:cs="Times New Roman"/>
          <w:b/>
          <w:noProof/>
          <w:color w:val="FF0000"/>
          <w:sz w:val="24"/>
          <w:szCs w:val="24"/>
        </w:rPr>
        <mc:AlternateContent>
          <mc:Choice Requires="wpg">
            <w:drawing>
              <wp:anchor distT="0" distB="0" distL="114300" distR="114300" simplePos="0" relativeHeight="252001280" behindDoc="0" locked="0" layoutInCell="1" allowOverlap="1" wp14:anchorId="57BF25AD" wp14:editId="5B153669">
                <wp:simplePos x="0" y="0"/>
                <wp:positionH relativeFrom="column">
                  <wp:posOffset>-1488440</wp:posOffset>
                </wp:positionH>
                <wp:positionV relativeFrom="paragraph">
                  <wp:posOffset>151765</wp:posOffset>
                </wp:positionV>
                <wp:extent cx="1429385" cy="1171575"/>
                <wp:effectExtent l="57150" t="38100" r="37465" b="104775"/>
                <wp:wrapNone/>
                <wp:docPr id="321" name="Grup 3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429385" cy="1171575"/>
                          <a:chOff x="-180977" y="-2638426"/>
                          <a:chExt cx="1429985" cy="1171575"/>
                        </a:xfrm>
                      </wpg:grpSpPr>
                      <wps:wsp>
                        <wps:cNvPr id="322" name="AutoShape 400"/>
                        <wps:cNvSpPr>
                          <a:spLocks/>
                        </wps:cNvSpPr>
                        <wps:spPr bwMode="auto">
                          <a:xfrm>
                            <a:off x="1158203" y="-1905001"/>
                            <a:ext cx="90805" cy="323850"/>
                          </a:xfrm>
                          <a:prstGeom prst="leftBrace">
                            <a:avLst>
                              <a:gd name="adj1" fmla="val 29720"/>
                              <a:gd name="adj2" fmla="val 50000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25" name="Metin Kutusu 325"/>
                        <wps:cNvSpPr txBox="1"/>
                        <wps:spPr>
                          <a:xfrm flipH="1">
                            <a:off x="-180977" y="-2638426"/>
                            <a:ext cx="1296000" cy="1171575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469CF4E" w14:textId="77777777" w:rsidR="001C0E4B" w:rsidRPr="00834A5D" w:rsidRDefault="001C0E4B" w:rsidP="006B1945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Tezi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PROJE 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kapsamında destekleyen kurumlara bu bölümde ayrıca teşekkür edili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7BF25AD" id="Grup 321" o:spid="_x0000_s1075" style="position:absolute;left:0;text-align:left;margin-left:-117.2pt;margin-top:11.95pt;width:112.55pt;height:92.25pt;z-index:252001280;mso-width-relative:margin;mso-height-relative:margin" coordorigin="-1809,-26384" coordsize="14299,1171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">
                <v:shape id="AutoShape 400" o:spid="_x0000_s1076" type="#_x0000_t87" style="position:absolute;left:11582;top:-19050;width:908;height:32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" strokecolor="#5cc5c5" strokeweight="3pt">
                  <v:shadow on="t" color="black" opacity="22937f" origin=",.5" offset="0,.63889mm"/>
                </v:shape>
                <v:shape id="Metin Kutusu 325" o:spid="_x0000_s1077" type="#_x0000_t202" style="position:absolute;left:-1809;top:-26384;width:12959;height:11716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1469CF4E" w14:textId="77777777" w:rsidR="001C0E4B" w:rsidRPr="00834A5D" w:rsidRDefault="001C0E4B" w:rsidP="006B1945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Tezi</w:t>
                        </w:r>
                        <w:r w:rsidRPr="00834A5D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PROJE </w:t>
                        </w: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kapsamında destekleyen kurumlara bu bölümde ayrıca teşekkür edilir.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6891E063" w14:textId="77777777" w:rsidR="004F620A" w:rsidRPr="004F620A" w:rsidRDefault="004F620A" w:rsidP="001D48D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zimin yürütülmesinde desteğini ve emeğini hiçbir zaman esirgemeyen tez danışmanım sayın Prof. Dr. </w:t>
      </w:r>
      <w:proofErr w:type="spellStart"/>
      <w:r w:rsidR="003C1F0A" w:rsidRPr="00350D5B">
        <w:rPr>
          <w:rFonts w:ascii="Times New Roman" w:hAnsi="Times New Roman" w:cs="Times New Roman"/>
          <w:sz w:val="24"/>
          <w:szCs w:val="24"/>
          <w:highlight w:val="yellow"/>
        </w:rPr>
        <w:t>Aaaaaaa</w:t>
      </w:r>
      <w:proofErr w:type="spellEnd"/>
      <w:r w:rsidRPr="00350D5B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3C1F0A" w:rsidRPr="00350D5B">
        <w:rPr>
          <w:rFonts w:ascii="Times New Roman" w:hAnsi="Times New Roman" w:cs="Times New Roman"/>
          <w:sz w:val="24"/>
          <w:szCs w:val="24"/>
          <w:highlight w:val="yellow"/>
        </w:rPr>
        <w:t>BBBBB</w:t>
      </w:r>
      <w:r w:rsidR="003C1F0A">
        <w:rPr>
          <w:rFonts w:ascii="Times New Roman" w:hAnsi="Times New Roman" w:cs="Times New Roman"/>
          <w:sz w:val="24"/>
          <w:szCs w:val="24"/>
        </w:rPr>
        <w:t>’ye</w:t>
      </w:r>
      <w:proofErr w:type="spellEnd"/>
      <w:r>
        <w:rPr>
          <w:rFonts w:ascii="Times New Roman" w:hAnsi="Times New Roman" w:cs="Times New Roman"/>
          <w:sz w:val="24"/>
          <w:szCs w:val="24"/>
        </w:rPr>
        <w:t>, sayın hocam Prof. Dr</w:t>
      </w:r>
      <w:r w:rsidRPr="00350D5B">
        <w:rPr>
          <w:rFonts w:ascii="Times New Roman" w:hAnsi="Times New Roman" w:cs="Times New Roman"/>
          <w:sz w:val="24"/>
          <w:szCs w:val="24"/>
          <w:highlight w:val="yellow"/>
        </w:rPr>
        <w:t>. …</w:t>
      </w:r>
      <w:proofErr w:type="gramStart"/>
      <w:r w:rsidRPr="00350D5B">
        <w:rPr>
          <w:rFonts w:ascii="Times New Roman" w:hAnsi="Times New Roman" w:cs="Times New Roman"/>
          <w:sz w:val="24"/>
          <w:szCs w:val="24"/>
          <w:highlight w:val="yellow"/>
        </w:rPr>
        <w:t xml:space="preserve"> …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’a, çalışma süresince bana desteklerinden dolayı sayın </w:t>
      </w:r>
      <w:r w:rsidRPr="00350D5B">
        <w:rPr>
          <w:rFonts w:ascii="Times New Roman" w:hAnsi="Times New Roman" w:cs="Times New Roman"/>
          <w:sz w:val="24"/>
          <w:szCs w:val="24"/>
          <w:highlight w:val="yellow"/>
        </w:rPr>
        <w:t xml:space="preserve">…. </w:t>
      </w:r>
      <w:proofErr w:type="gramStart"/>
      <w:r w:rsidRPr="00350D5B">
        <w:rPr>
          <w:rFonts w:ascii="Times New Roman" w:hAnsi="Times New Roman" w:cs="Times New Roman"/>
          <w:sz w:val="24"/>
          <w:szCs w:val="24"/>
          <w:highlight w:val="yellow"/>
        </w:rPr>
        <w:t>….</w:t>
      </w:r>
      <w:proofErr w:type="gramEnd"/>
      <w:r>
        <w:rPr>
          <w:rFonts w:ascii="Times New Roman" w:hAnsi="Times New Roman" w:cs="Times New Roman"/>
          <w:sz w:val="24"/>
          <w:szCs w:val="24"/>
        </w:rPr>
        <w:t>’a teşekkürlerimi sunarım.</w:t>
      </w:r>
    </w:p>
    <w:p w14:paraId="3F5A29A8" w14:textId="77777777" w:rsidR="00F8277B" w:rsidRPr="004F620A" w:rsidRDefault="00F8277B" w:rsidP="00EC3F4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0FCD6E5" w14:textId="77777777" w:rsidR="00F8344E" w:rsidRPr="004F620A" w:rsidRDefault="00F8344E" w:rsidP="001D48D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620A">
        <w:rPr>
          <w:rFonts w:ascii="Times New Roman" w:hAnsi="Times New Roman" w:cs="Times New Roman"/>
          <w:sz w:val="24"/>
          <w:szCs w:val="24"/>
        </w:rPr>
        <w:t xml:space="preserve">Tezimin gerçekleşmesinde </w:t>
      </w:r>
      <w:r w:rsidR="00C64DDD" w:rsidRPr="00350D5B">
        <w:rPr>
          <w:rFonts w:ascii="Times New Roman" w:hAnsi="Times New Roman" w:cs="Times New Roman"/>
          <w:sz w:val="24"/>
          <w:szCs w:val="24"/>
          <w:highlight w:val="yellow"/>
        </w:rPr>
        <w:t>…….</w:t>
      </w:r>
      <w:r w:rsidRPr="004F620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4F620A">
        <w:rPr>
          <w:rFonts w:ascii="Times New Roman" w:hAnsi="Times New Roman" w:cs="Times New Roman"/>
          <w:sz w:val="24"/>
          <w:szCs w:val="24"/>
        </w:rPr>
        <w:t>numaralı</w:t>
      </w:r>
      <w:proofErr w:type="gramEnd"/>
      <w:r w:rsidRPr="004F620A">
        <w:rPr>
          <w:rFonts w:ascii="Times New Roman" w:hAnsi="Times New Roman" w:cs="Times New Roman"/>
          <w:sz w:val="24"/>
          <w:szCs w:val="24"/>
        </w:rPr>
        <w:t xml:space="preserve"> proje ile maddi destek sağlayan TÜBİTAK’a teşekkür ederim.</w:t>
      </w:r>
    </w:p>
    <w:p w14:paraId="7ECCBFE4" w14:textId="77777777" w:rsidR="00F8344E" w:rsidRPr="004F620A" w:rsidRDefault="00F8344E" w:rsidP="00EC3F4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FEA9095" w14:textId="77777777" w:rsidR="00F8277B" w:rsidRPr="004F620A" w:rsidRDefault="00EC3F43" w:rsidP="001D48D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620A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234752" behindDoc="0" locked="0" layoutInCell="1" allowOverlap="1" wp14:anchorId="57D54ECF" wp14:editId="2D3D2DEC">
                <wp:simplePos x="0" y="0"/>
                <wp:positionH relativeFrom="column">
                  <wp:posOffset>3046759</wp:posOffset>
                </wp:positionH>
                <wp:positionV relativeFrom="paragraph">
                  <wp:posOffset>311431</wp:posOffset>
                </wp:positionV>
                <wp:extent cx="1180213" cy="446080"/>
                <wp:effectExtent l="57150" t="38100" r="77470" b="87630"/>
                <wp:wrapNone/>
                <wp:docPr id="80" name="Metin Kutusu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180213" cy="44608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7BD39F1" w14:textId="77777777" w:rsidR="001C0E4B" w:rsidRPr="00C65A5C" w:rsidRDefault="001C0E4B" w:rsidP="00EC3F43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2</w:t>
                            </w:r>
                            <w:r w:rsidRPr="00C65A5C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 xml:space="preserve">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D54ECF" id="Metin Kutusu 80" o:spid="_x0000_s1078" type="#_x0000_t202" style="position:absolute;left:0;text-align:left;margin-left:239.9pt;margin-top:24.5pt;width:92.95pt;height:35.1pt;flip:x;z-index:252234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" fillcolor="#2555a6" strokecolor="#795d9b [3047]">
                <v:shadow on="t" color="black" opacity="24903f" origin=",.5" offset="0,.55556mm"/>
                <v:textbox>
                  <w:txbxContent>
                    <w:p w14:paraId="27BD39F1" w14:textId="77777777" w:rsidR="001C0E4B" w:rsidRPr="00C65A5C" w:rsidRDefault="001C0E4B" w:rsidP="00EC3F43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2</w:t>
                      </w:r>
                      <w:r w:rsidRPr="00C65A5C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 xml:space="preserve"> satır boşluk bırakılır.</w:t>
                      </w:r>
                    </w:p>
                  </w:txbxContent>
                </v:textbox>
              </v:shape>
            </w:pict>
          </mc:Fallback>
        </mc:AlternateContent>
      </w:r>
      <w:r w:rsidRPr="004F620A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235776" behindDoc="0" locked="0" layoutInCell="1" allowOverlap="1" wp14:anchorId="1F177E98" wp14:editId="6360481C">
                <wp:simplePos x="0" y="0"/>
                <wp:positionH relativeFrom="column">
                  <wp:posOffset>2823475</wp:posOffset>
                </wp:positionH>
                <wp:positionV relativeFrom="paragraph">
                  <wp:posOffset>332696</wp:posOffset>
                </wp:positionV>
                <wp:extent cx="170121" cy="425302"/>
                <wp:effectExtent l="57150" t="38100" r="78105" b="89535"/>
                <wp:wrapNone/>
                <wp:docPr id="81" name="AutoShape 40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 flipH="1">
                          <a:off x="0" y="0"/>
                          <a:ext cx="170121" cy="425302"/>
                        </a:xfrm>
                        <a:prstGeom prst="leftBrace">
                          <a:avLst>
                            <a:gd name="adj1" fmla="val 28492"/>
                            <a:gd name="adj2" fmla="val 58172"/>
                          </a:avLst>
                        </a:prstGeom>
                        <a:ln>
                          <a:solidFill>
                            <a:srgbClr val="5CC5C5"/>
                          </a:solidFill>
                          <a:headEnd/>
                          <a:tailEnd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32825E" id="AutoShape 400" o:spid="_x0000_s1026" type="#_x0000_t87" style="position:absolute;margin-left:222.3pt;margin-top:26.2pt;width:13.4pt;height:33.5pt;flip:x;z-index:252235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" adj="2462,12565" strokecolor="#5cc5c5" strokeweight="3pt">
                <v:shadow on="t" color="black" opacity="22937f" origin=",.5" offset="0,.63889mm"/>
              </v:shape>
            </w:pict>
          </mc:Fallback>
        </mc:AlternateContent>
      </w:r>
      <w:r w:rsidR="00F8277B" w:rsidRPr="004F620A">
        <w:rPr>
          <w:rFonts w:ascii="Times New Roman" w:hAnsi="Times New Roman" w:cs="Times New Roman"/>
          <w:sz w:val="24"/>
          <w:szCs w:val="24"/>
        </w:rPr>
        <w:t>Tezimin her aşamasında beni yalnız bırakmayan aileme sonsuz sevgi ve saygılarımı sunarım.</w:t>
      </w:r>
    </w:p>
    <w:p w14:paraId="34B961CC" w14:textId="77777777" w:rsidR="00F8277B" w:rsidRPr="009F45B1" w:rsidRDefault="00F8277B" w:rsidP="00EC3F4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6E99564" w14:textId="77777777" w:rsidR="00F8277B" w:rsidRPr="009F45B1" w:rsidRDefault="00F8277B" w:rsidP="00EC3F4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A1505B5" w14:textId="77777777" w:rsidR="00230C1E" w:rsidRDefault="00D25663" w:rsidP="00230C1E">
      <w:pPr>
        <w:tabs>
          <w:tab w:val="left" w:pos="1140"/>
          <w:tab w:val="center" w:pos="4536"/>
        </w:tabs>
        <w:spacing w:after="0" w:line="240" w:lineRule="auto"/>
        <w:jc w:val="righ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dı SOYADI</w:t>
      </w:r>
    </w:p>
    <w:p w14:paraId="6388A534" w14:textId="3A0C79B5" w:rsidR="0040270E" w:rsidRPr="009F45B1" w:rsidRDefault="00F8277B" w:rsidP="001D48D1">
      <w:pPr>
        <w:spacing w:after="0" w:line="24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sz w:val="24"/>
          <w:szCs w:val="24"/>
        </w:rPr>
        <w:t>ISPARTA, 20</w:t>
      </w:r>
      <w:r w:rsidR="00576025">
        <w:rPr>
          <w:rFonts w:ascii="Times New Roman" w:hAnsi="Times New Roman" w:cs="Times New Roman"/>
          <w:sz w:val="24"/>
          <w:szCs w:val="24"/>
        </w:rPr>
        <w:t>2</w:t>
      </w:r>
      <w:r w:rsidR="006F210B">
        <w:rPr>
          <w:rFonts w:ascii="Times New Roman" w:hAnsi="Times New Roman" w:cs="Times New Roman"/>
          <w:sz w:val="24"/>
          <w:szCs w:val="24"/>
        </w:rPr>
        <w:t>3</w:t>
      </w:r>
    </w:p>
    <w:p w14:paraId="0C369B6D" w14:textId="77777777" w:rsidR="0040270E" w:rsidRPr="009F45B1" w:rsidRDefault="00BC1620">
      <w:pPr>
        <w:rPr>
          <w:rFonts w:ascii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noProof/>
          <w:szCs w:val="24"/>
        </w:rPr>
        <mc:AlternateContent>
          <mc:Choice Requires="wpg">
            <w:drawing>
              <wp:anchor distT="0" distB="0" distL="114300" distR="114300" simplePos="0" relativeHeight="252003328" behindDoc="0" locked="0" layoutInCell="1" allowOverlap="1" wp14:anchorId="7FBB5187" wp14:editId="5033B5CE">
                <wp:simplePos x="0" y="0"/>
                <wp:positionH relativeFrom="column">
                  <wp:posOffset>3312794</wp:posOffset>
                </wp:positionH>
                <wp:positionV relativeFrom="paragraph">
                  <wp:posOffset>39370</wp:posOffset>
                </wp:positionV>
                <wp:extent cx="2686050" cy="1247775"/>
                <wp:effectExtent l="57150" t="38100" r="76200" b="104775"/>
                <wp:wrapNone/>
                <wp:docPr id="326" name="Grup 3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686050" cy="1247775"/>
                          <a:chOff x="2585328" y="-2219955"/>
                          <a:chExt cx="2686280" cy="1248120"/>
                        </a:xfrm>
                      </wpg:grpSpPr>
                      <wps:wsp>
                        <wps:cNvPr id="327" name="Düz Ok Bağlayıcısı 327"/>
                        <wps:cNvCnPr/>
                        <wps:spPr>
                          <a:xfrm flipV="1">
                            <a:off x="4034980" y="-2219955"/>
                            <a:ext cx="0" cy="600241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8" name="Metin Kutusu 328"/>
                        <wps:cNvSpPr txBox="1"/>
                        <wps:spPr>
                          <a:xfrm flipH="1">
                            <a:off x="2585328" y="-1524437"/>
                            <a:ext cx="2686280" cy="552602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DB7CFB1" w14:textId="77777777" w:rsidR="001C0E4B" w:rsidRPr="00834A5D" w:rsidRDefault="001C0E4B" w:rsidP="006B1945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Ad, SOYAD, Yer ve yıl 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SAĞA DAYALI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yazılır.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FBB5187" id="Grup 326" o:spid="_x0000_s1079" style="position:absolute;margin-left:260.85pt;margin-top:3.1pt;width:211.5pt;height:98.25pt;z-index:252003328;mso-width-relative:margin;mso-height-relative:margin" coordorigin="25853,-22199" coordsize="26862,124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">
                <v:shape id="Düz Ok Bağlayıcısı 327" o:spid="_x0000_s1080" type="#_x0000_t32" style="position:absolute;left:40349;top:-22199;width:0;height:600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" strokecolor="#5cc5c5" strokeweight="3pt">
                  <v:stroke endarrow="open"/>
                  <v:shadow on="t" color="black" opacity="22937f" origin=",.5" offset="0,.63889mm"/>
                </v:shape>
                <v:shape id="Metin Kutusu 328" o:spid="_x0000_s1081" type="#_x0000_t202" style="position:absolute;left:25853;top:-15244;width:26863;height:5526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" fillcolor="#2555a6" strokecolor="#795d9b [3047]">
                  <v:shadow on="t" color="black" opacity="24903f" origin=",.5" offset="0,.55556mm"/>
                  <v:textbox>
                    <w:txbxContent>
                      <w:p w14:paraId="2DB7CFB1" w14:textId="77777777" w:rsidR="001C0E4B" w:rsidRPr="00834A5D" w:rsidRDefault="001C0E4B" w:rsidP="006B1945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Ad, SOYAD, Yer ve yıl </w:t>
                        </w:r>
                        <w:r w:rsidRPr="00834A5D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SAĞA DAYALI</w:t>
                        </w: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yazılır. 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40270E" w:rsidRPr="009F45B1">
        <w:rPr>
          <w:rFonts w:ascii="Times New Roman" w:hAnsi="Times New Roman" w:cs="Times New Roman"/>
          <w:sz w:val="24"/>
          <w:szCs w:val="24"/>
        </w:rPr>
        <w:br w:type="page"/>
      </w:r>
    </w:p>
    <w:p w14:paraId="25F56EC7" w14:textId="77777777" w:rsidR="0040270E" w:rsidRPr="009F45B1" w:rsidRDefault="00D25663" w:rsidP="0040270E">
      <w:pPr>
        <w:pStyle w:val="KonuBal"/>
        <w:jc w:val="both"/>
        <w:rPr>
          <w:szCs w:val="24"/>
        </w:rPr>
      </w:pPr>
      <w:r w:rsidRPr="009F45B1">
        <w:rPr>
          <w:b w:val="0"/>
          <w:noProof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2005376" behindDoc="0" locked="0" layoutInCell="1" allowOverlap="1" wp14:anchorId="6AD29326" wp14:editId="2B64078D">
                <wp:simplePos x="0" y="0"/>
                <wp:positionH relativeFrom="column">
                  <wp:posOffset>-1397650</wp:posOffset>
                </wp:positionH>
                <wp:positionV relativeFrom="paragraph">
                  <wp:posOffset>-134886</wp:posOffset>
                </wp:positionV>
                <wp:extent cx="1367155" cy="962025"/>
                <wp:effectExtent l="57150" t="38100" r="61595" b="104775"/>
                <wp:wrapNone/>
                <wp:docPr id="224" name="Grup 2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367155" cy="962025"/>
                          <a:chOff x="-142875" y="-2590802"/>
                          <a:chExt cx="1367155" cy="962025"/>
                        </a:xfrm>
                      </wpg:grpSpPr>
                      <wps:wsp>
                        <wps:cNvPr id="225" name="AutoShape 400"/>
                        <wps:cNvSpPr>
                          <a:spLocks/>
                        </wps:cNvSpPr>
                        <wps:spPr bwMode="auto">
                          <a:xfrm>
                            <a:off x="1133475" y="-2233030"/>
                            <a:ext cx="90805" cy="216000"/>
                          </a:xfrm>
                          <a:prstGeom prst="leftBrace">
                            <a:avLst>
                              <a:gd name="adj1" fmla="val 29720"/>
                              <a:gd name="adj2" fmla="val 50000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26" name="Metin Kutusu 226"/>
                        <wps:cNvSpPr txBox="1"/>
                        <wps:spPr>
                          <a:xfrm flipH="1">
                            <a:off x="-142875" y="-2590802"/>
                            <a:ext cx="1276350" cy="962025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920F0A1" w14:textId="77777777" w:rsidR="001C0E4B" w:rsidRPr="00834A5D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Şekiller Dizini başlığından sonra 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1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satır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boşluk bırakılı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AD29326" id="Grup 224" o:spid="_x0000_s1082" style="position:absolute;left:0;text-align:left;margin-left:-110.05pt;margin-top:-10.6pt;width:107.65pt;height:75.75pt;z-index:252005376;mso-width-relative:margin;mso-height-relative:margin" coordorigin="-1428,-25908" coordsize="13671,962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">
                <v:shape id="AutoShape 400" o:spid="_x0000_s1083" type="#_x0000_t87" style="position:absolute;left:11334;top:-22330;width:908;height:21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" adj="2699" strokecolor="#5cc5c5" strokeweight="3pt">
                  <v:shadow on="t" color="black" opacity="22937f" origin=",.5" offset="0,.63889mm"/>
                </v:shape>
                <v:shape id="Metin Kutusu 226" o:spid="_x0000_s1084" type="#_x0000_t202" style="position:absolute;left:-1428;top:-25908;width:12762;height:9621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" fillcolor="#2555a6" strokecolor="#795d9b [3047]">
                  <v:shadow on="t" color="black" opacity="24903f" origin=",.5" offset="0,.55556mm"/>
                  <v:textbox>
                    <w:txbxContent>
                      <w:p w14:paraId="5920F0A1" w14:textId="77777777" w:rsidR="001C0E4B" w:rsidRPr="00834A5D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Şekiller Dizini başlığından sonra </w:t>
                        </w:r>
                        <w:r w:rsidRPr="00834A5D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1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satır</w:t>
                        </w: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boşluk bırakılır.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834A5D" w:rsidRPr="009F45B1"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2007424" behindDoc="0" locked="0" layoutInCell="1" allowOverlap="1" wp14:anchorId="378271AF" wp14:editId="225008AA">
                <wp:simplePos x="0" y="0"/>
                <wp:positionH relativeFrom="column">
                  <wp:posOffset>3427095</wp:posOffset>
                </wp:positionH>
                <wp:positionV relativeFrom="paragraph">
                  <wp:posOffset>-400896</wp:posOffset>
                </wp:positionV>
                <wp:extent cx="2514600" cy="752051"/>
                <wp:effectExtent l="57150" t="38100" r="76200" b="86360"/>
                <wp:wrapNone/>
                <wp:docPr id="227" name="Grup 2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514600" cy="752051"/>
                          <a:chOff x="2756793" y="-1086166"/>
                          <a:chExt cx="2514815" cy="752684"/>
                        </a:xfrm>
                      </wpg:grpSpPr>
                      <wps:wsp>
                        <wps:cNvPr id="228" name="Düz Ok Bağlayıcısı 228"/>
                        <wps:cNvCnPr/>
                        <wps:spPr>
                          <a:xfrm>
                            <a:off x="4338713" y="-642352"/>
                            <a:ext cx="0" cy="30887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29" name="Metin Kutusu 229"/>
                        <wps:cNvSpPr txBox="1"/>
                        <wps:spPr>
                          <a:xfrm flipH="1">
                            <a:off x="2756793" y="-1086166"/>
                            <a:ext cx="2514815" cy="362049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48D7DB3" w14:textId="77777777" w:rsidR="001C0E4B" w:rsidRPr="00834A5D" w:rsidRDefault="001C0E4B" w:rsidP="00834A5D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Sayfa yazısı 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sağa dayalı</w:t>
                              </w:r>
                              <w:r w:rsidRPr="00834A5D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yazılır.</w:t>
                              </w:r>
                            </w:p>
                            <w:p w14:paraId="531C1737" w14:textId="77777777" w:rsidR="001C0E4B" w:rsidRPr="00834A5D" w:rsidRDefault="001C0E4B" w:rsidP="00834A5D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78271AF" id="Grup 227" o:spid="_x0000_s1085" style="position:absolute;left:0;text-align:left;margin-left:269.85pt;margin-top:-31.55pt;width:198pt;height:59.2pt;z-index:252007424;mso-width-relative:margin;mso-height-relative:margin" coordorigin="27567,-10861" coordsize="25148,752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">
                <v:shape id="Düz Ok Bağlayıcısı 228" o:spid="_x0000_s1086" type="#_x0000_t32" style="position:absolute;left:43387;top:-6423;width:0;height:308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" strokecolor="#5cc5c5" strokeweight="3pt">
                  <v:stroke endarrow="open"/>
                  <v:shadow on="t" color="black" opacity="22937f" origin=",.5" offset="0,.63889mm"/>
                </v:shape>
                <v:shape id="Metin Kutusu 229" o:spid="_x0000_s1087" type="#_x0000_t202" style="position:absolute;left:27567;top:-10861;width:25149;height:3620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548D7DB3" w14:textId="77777777" w:rsidR="001C0E4B" w:rsidRPr="00834A5D" w:rsidRDefault="001C0E4B" w:rsidP="00834A5D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Sayfa yazısı </w:t>
                        </w:r>
                        <w:r w:rsidRPr="00834A5D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sağa dayalı</w:t>
                        </w:r>
                        <w:r w:rsidRPr="00834A5D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yazılır.</w:t>
                        </w:r>
                      </w:p>
                      <w:p w14:paraId="531C1737" w14:textId="77777777" w:rsidR="001C0E4B" w:rsidRPr="00834A5D" w:rsidRDefault="001C0E4B" w:rsidP="00834A5D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</w:p>
                    </w:txbxContent>
                  </v:textbox>
                </v:shape>
              </v:group>
            </w:pict>
          </mc:Fallback>
        </mc:AlternateContent>
      </w:r>
      <w:r w:rsidR="0040270E" w:rsidRPr="009F45B1">
        <w:rPr>
          <w:szCs w:val="24"/>
        </w:rPr>
        <w:t>ŞEKİLLER DİZİNİ</w:t>
      </w:r>
    </w:p>
    <w:p w14:paraId="53A79B63" w14:textId="77777777" w:rsidR="0040270E" w:rsidRPr="00EC3F43" w:rsidRDefault="0040270E" w:rsidP="00EC3F43">
      <w:pPr>
        <w:pStyle w:val="KonuBal"/>
        <w:rPr>
          <w:b w:val="0"/>
          <w:szCs w:val="24"/>
        </w:rPr>
      </w:pPr>
    </w:p>
    <w:p w14:paraId="60010FA9" w14:textId="77777777" w:rsidR="0040270E" w:rsidRPr="009F45B1" w:rsidRDefault="0040270E" w:rsidP="0040270E">
      <w:pPr>
        <w:spacing w:after="0" w:line="240" w:lineRule="auto"/>
        <w:jc w:val="right"/>
        <w:rPr>
          <w:rFonts w:ascii="Times New Roman" w:eastAsia="Calibri" w:hAnsi="Times New Roman" w:cs="Times New Roman"/>
          <w:b/>
          <w:sz w:val="24"/>
          <w:szCs w:val="24"/>
        </w:rPr>
      </w:pPr>
      <w:r w:rsidRPr="009F45B1">
        <w:rPr>
          <w:rFonts w:ascii="Times New Roman" w:eastAsia="Calibri" w:hAnsi="Times New Roman" w:cs="Times New Roman"/>
          <w:b/>
          <w:sz w:val="24"/>
          <w:szCs w:val="24"/>
        </w:rPr>
        <w:t>Sayfa</w:t>
      </w:r>
    </w:p>
    <w:p w14:paraId="23C2B969" w14:textId="77777777" w:rsidR="0040270E" w:rsidRPr="009F45B1" w:rsidRDefault="0040270E" w:rsidP="00BD3D87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sz w:val="24"/>
          <w:szCs w:val="24"/>
        </w:rPr>
        <w:t xml:space="preserve">Şekil 1.1.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Aaaaaaaaaaaa</w:t>
      </w:r>
      <w:proofErr w:type="spellEnd"/>
      <w:r w:rsidR="00A242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bbbbbbbbb</w:t>
      </w:r>
      <w:proofErr w:type="spellEnd"/>
      <w:r w:rsidR="00A242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ccccccccc</w:t>
      </w:r>
      <w:proofErr w:type="spellEnd"/>
      <w:r w:rsidR="00A242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dddddd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1</w:t>
      </w:r>
    </w:p>
    <w:p w14:paraId="004FC405" w14:textId="77777777" w:rsidR="0040270E" w:rsidRPr="009F45B1" w:rsidRDefault="0040270E" w:rsidP="00BD3D87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sz w:val="24"/>
          <w:szCs w:val="24"/>
        </w:rPr>
        <w:t xml:space="preserve">Şekil 1.2.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Aaaaaa</w:t>
      </w:r>
      <w:proofErr w:type="spellEnd"/>
      <w:r w:rsidR="00A242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bbbbbbb</w:t>
      </w:r>
      <w:proofErr w:type="spellEnd"/>
      <w:r w:rsidR="00A242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c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2</w:t>
      </w:r>
    </w:p>
    <w:p w14:paraId="0F1FA340" w14:textId="77777777" w:rsidR="0040270E" w:rsidRPr="009F45B1" w:rsidRDefault="0040270E" w:rsidP="00BD3D87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9F45B1">
        <w:rPr>
          <w:rFonts w:ascii="Times New Roman" w:hAnsi="Times New Roman" w:cs="Times New Roman"/>
          <w:sz w:val="24"/>
          <w:szCs w:val="24"/>
        </w:rPr>
        <w:t xml:space="preserve">Şekil 3.1.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Aaaaaaa</w:t>
      </w:r>
      <w:proofErr w:type="spellEnd"/>
      <w:r w:rsidR="00A242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bbbbb</w:t>
      </w:r>
      <w:proofErr w:type="spellEnd"/>
      <w:r w:rsidR="00A242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hAnsi="Times New Roman" w:cs="Times New Roman"/>
          <w:sz w:val="24"/>
          <w:szCs w:val="24"/>
        </w:rPr>
        <w:t>cccccc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  <w:lang w:val="en-US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  <w:lang w:val="en-US"/>
        </w:rPr>
        <w:tab/>
        <w:t>24</w:t>
      </w:r>
    </w:p>
    <w:p w14:paraId="4BC680E7" w14:textId="77777777" w:rsidR="00982762" w:rsidRPr="009F45B1" w:rsidRDefault="0040270E" w:rsidP="00BD3D87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Şekil 3.2.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Aaaaaa</w:t>
      </w:r>
      <w:proofErr w:type="spellEnd"/>
      <w:r w:rsidR="00A2426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bbbbb</w:t>
      </w:r>
      <w:proofErr w:type="spellEnd"/>
      <w:r w:rsidR="00A2426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25</w:t>
      </w:r>
    </w:p>
    <w:p w14:paraId="194BFE09" w14:textId="77777777" w:rsidR="00982762" w:rsidRPr="009F45B1" w:rsidRDefault="0040270E" w:rsidP="00BD3D87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Şekil 4.1.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Aaaaaaaaaaaaaa</w:t>
      </w:r>
      <w:proofErr w:type="spellEnd"/>
      <w:r w:rsidR="00A2426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bbbbbbbbbbb</w:t>
      </w:r>
      <w:proofErr w:type="spellEnd"/>
      <w:r w:rsidR="00A2426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ccccccc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26</w:t>
      </w:r>
    </w:p>
    <w:p w14:paraId="135D5C57" w14:textId="77777777" w:rsidR="00C42844" w:rsidRPr="009F45B1" w:rsidRDefault="007358DD" w:rsidP="007358DD">
      <w:pPr>
        <w:tabs>
          <w:tab w:val="left" w:leader="dot" w:pos="7513"/>
        </w:tabs>
        <w:spacing w:after="0" w:line="240" w:lineRule="auto"/>
        <w:ind w:left="993" w:hanging="993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129280" behindDoc="0" locked="0" layoutInCell="1" allowOverlap="1" wp14:anchorId="73691D2C" wp14:editId="229122C3">
                <wp:simplePos x="0" y="0"/>
                <wp:positionH relativeFrom="leftMargin">
                  <wp:posOffset>1104899</wp:posOffset>
                </wp:positionH>
                <wp:positionV relativeFrom="paragraph">
                  <wp:posOffset>259715</wp:posOffset>
                </wp:positionV>
                <wp:extent cx="885825" cy="733425"/>
                <wp:effectExtent l="76200" t="95250" r="0" b="66675"/>
                <wp:wrapNone/>
                <wp:docPr id="26" name="Dirsek Bağlayıcısı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85825" cy="733425"/>
                        </a:xfrm>
                        <a:prstGeom prst="bentConnector3">
                          <a:avLst>
                            <a:gd name="adj1" fmla="val 0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73D4DE8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Dirsek Bağlayıcısı 26" o:spid="_x0000_s1026" type="#_x0000_t34" style="position:absolute;margin-left:87pt;margin-top:20.45pt;width:69.75pt;height:57.75pt;flip:y;z-index:252129280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" adj="0" strokecolor="#5cc5c5" strokeweight="3pt">
                <v:stroke endarrow="block"/>
                <v:shadow on="t" color="black" opacity="22937f" origin=",.5" offset="0,.63889mm"/>
                <w10:wrap anchorx="margin"/>
              </v:shape>
            </w:pict>
          </mc:Fallback>
        </mc:AlternateContent>
      </w:r>
      <w:r w:rsidR="00834A5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131328" behindDoc="0" locked="0" layoutInCell="1" allowOverlap="1" wp14:anchorId="34EF5D65" wp14:editId="5DDEBB44">
                <wp:simplePos x="0" y="0"/>
                <wp:positionH relativeFrom="column">
                  <wp:posOffset>4655820</wp:posOffset>
                </wp:positionH>
                <wp:positionV relativeFrom="paragraph">
                  <wp:posOffset>107315</wp:posOffset>
                </wp:positionV>
                <wp:extent cx="1038225" cy="847725"/>
                <wp:effectExtent l="0" t="95250" r="66675" b="66675"/>
                <wp:wrapNone/>
                <wp:docPr id="27" name="Dirsek Bağlayıcısı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038225" cy="847725"/>
                        </a:xfrm>
                        <a:prstGeom prst="bentConnector3">
                          <a:avLst>
                            <a:gd name="adj1" fmla="val 0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6680F4" id="Dirsek Bağlayıcısı 27" o:spid="_x0000_s1026" type="#_x0000_t34" style="position:absolute;margin-left:366.6pt;margin-top:8.45pt;width:81.75pt;height:66.75pt;flip:x y;z-index:252131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" adj="0" strokecolor="#5cc5c5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  <w:r w:rsidR="0040270E" w:rsidRPr="009F45B1">
        <w:rPr>
          <w:rFonts w:ascii="Times New Roman" w:eastAsia="Calibri" w:hAnsi="Times New Roman" w:cs="Times New Roman"/>
          <w:sz w:val="24"/>
          <w:szCs w:val="24"/>
        </w:rPr>
        <w:t xml:space="preserve">Şekil 4.2.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Aaaaaaaaaaaaa</w:t>
      </w:r>
      <w:proofErr w:type="spellEnd"/>
      <w:r w:rsidR="00A2426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bbbbbbbbbbbbbbbbbbbb</w:t>
      </w:r>
      <w:proofErr w:type="spellEnd"/>
      <w:r w:rsidR="00A2426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ccccccccccc</w:t>
      </w:r>
      <w:proofErr w:type="spellEnd"/>
      <w:r w:rsidR="00A2426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cc</w:t>
      </w:r>
      <w:r w:rsidR="00982762">
        <w:rPr>
          <w:rFonts w:ascii="Times New Roman" w:eastAsia="Calibri" w:hAnsi="Times New Roman" w:cs="Times New Roman"/>
          <w:sz w:val="24"/>
          <w:szCs w:val="24"/>
        </w:rPr>
        <w:t>cc</w:t>
      </w:r>
      <w:r w:rsidR="00A24265">
        <w:rPr>
          <w:rFonts w:ascii="Times New Roman" w:eastAsia="Calibri" w:hAnsi="Times New Roman" w:cs="Times New Roman"/>
          <w:sz w:val="24"/>
          <w:szCs w:val="24"/>
        </w:rPr>
        <w:t>cccccc</w:t>
      </w:r>
      <w:proofErr w:type="spellEnd"/>
      <w:r w:rsidR="00A2426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A24265">
        <w:rPr>
          <w:rFonts w:ascii="Times New Roman" w:eastAsia="Calibri" w:hAnsi="Times New Roman" w:cs="Times New Roman"/>
          <w:sz w:val="24"/>
          <w:szCs w:val="24"/>
        </w:rPr>
        <w:t>dddddddd</w:t>
      </w:r>
      <w:proofErr w:type="spellEnd"/>
      <w:r w:rsidR="00982762">
        <w:rPr>
          <w:rFonts w:ascii="Times New Roman" w:eastAsia="Calibri" w:hAnsi="Times New Roman" w:cs="Times New Roman"/>
          <w:sz w:val="24"/>
          <w:szCs w:val="24"/>
        </w:rPr>
        <w:t>………………………………………………</w:t>
      </w:r>
      <w:r w:rsidR="00C42844"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="00C42844" w:rsidRPr="009F45B1">
        <w:rPr>
          <w:rFonts w:ascii="Times New Roman" w:eastAsia="Calibri" w:hAnsi="Times New Roman" w:cs="Times New Roman"/>
          <w:sz w:val="24"/>
          <w:szCs w:val="24"/>
        </w:rPr>
        <w:tab/>
        <w:t>2</w:t>
      </w:r>
      <w:r w:rsidR="00C42844">
        <w:rPr>
          <w:rFonts w:ascii="Times New Roman" w:eastAsia="Calibri" w:hAnsi="Times New Roman" w:cs="Times New Roman"/>
          <w:sz w:val="24"/>
          <w:szCs w:val="24"/>
        </w:rPr>
        <w:t>8</w:t>
      </w:r>
    </w:p>
    <w:p w14:paraId="7FAC2A80" w14:textId="77777777" w:rsidR="001A76E1" w:rsidRPr="009F45B1" w:rsidRDefault="001A76E1" w:rsidP="00BD3D87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sz w:val="24"/>
          <w:szCs w:val="24"/>
        </w:rPr>
        <w:t>Şekil A.1. Ekler bölümünde</w:t>
      </w:r>
      <w:r w:rsidR="00A24265">
        <w:rPr>
          <w:rFonts w:ascii="Times New Roman" w:hAnsi="Times New Roman" w:cs="Times New Roman"/>
          <w:sz w:val="24"/>
          <w:szCs w:val="24"/>
        </w:rPr>
        <w:t>ki şekil başlıkları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44</w:t>
      </w:r>
    </w:p>
    <w:p w14:paraId="0AE779D9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6D3A2B5B" w14:textId="77777777" w:rsidR="001425AC" w:rsidRPr="00EC3F43" w:rsidRDefault="007358DD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EC3F43">
        <w:rPr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2011520" behindDoc="0" locked="0" layoutInCell="1" allowOverlap="1" wp14:anchorId="44C2F5CC" wp14:editId="065C61A3">
                <wp:simplePos x="0" y="0"/>
                <wp:positionH relativeFrom="page">
                  <wp:align>left</wp:align>
                </wp:positionH>
                <wp:positionV relativeFrom="paragraph">
                  <wp:posOffset>325755</wp:posOffset>
                </wp:positionV>
                <wp:extent cx="2143125" cy="649656"/>
                <wp:effectExtent l="57150" t="38100" r="85725" b="93345"/>
                <wp:wrapNone/>
                <wp:docPr id="233" name="Metin Kutusu 2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2143125" cy="649656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A9C1036" w14:textId="77777777" w:rsidR="001C0E4B" w:rsidRPr="00834A5D" w:rsidRDefault="001C0E4B" w:rsidP="009737C1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834A5D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Bir satırı aşan açıklamalarda burada olduğu gibi </w:t>
                            </w:r>
                            <w:r w:rsidRPr="00834A5D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girinti</w:t>
                            </w:r>
                            <w:r w:rsidRPr="00834A5D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bırakılır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4C2F5CC" id="Metin Kutusu 233" o:spid="_x0000_s1088" type="#_x0000_t202" style="position:absolute;left:0;text-align:left;margin-left:0;margin-top:25.65pt;width:168.75pt;height:51.15pt;flip:x;z-index:252011520;visibility:visible;mso-wrap-style:square;mso-wrap-distance-left:9pt;mso-wrap-distance-top:0;mso-wrap-distance-right:9pt;mso-wrap-distance-bottom:0;mso-position-horizontal:left;mso-position-horizontal-relative:page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" fillcolor="#2555a6" strokecolor="#795d9b [3047]">
                <v:shadow on="t" color="black" opacity="24903f" origin=",.5" offset="0,.55556mm"/>
                <v:textbox>
                  <w:txbxContent>
                    <w:p w14:paraId="3A9C1036" w14:textId="77777777" w:rsidR="001C0E4B" w:rsidRPr="00834A5D" w:rsidRDefault="001C0E4B" w:rsidP="009737C1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834A5D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Bir satırı aşan açıklamalarda burada olduğu gibi </w:t>
                      </w:r>
                      <w:r w:rsidRPr="00834A5D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girinti</w:t>
                      </w:r>
                      <w:r w:rsidRPr="00834A5D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bırakılır. 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6B9E44BB" w14:textId="77777777" w:rsidR="001425AC" w:rsidRPr="00EC3F43" w:rsidRDefault="007358DD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EC3F43">
        <w:rPr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2014592" behindDoc="0" locked="0" layoutInCell="1" allowOverlap="1" wp14:anchorId="211A6B7B" wp14:editId="0D9A092E">
                <wp:simplePos x="0" y="0"/>
                <wp:positionH relativeFrom="column">
                  <wp:posOffset>4008120</wp:posOffset>
                </wp:positionH>
                <wp:positionV relativeFrom="paragraph">
                  <wp:posOffset>102870</wp:posOffset>
                </wp:positionV>
                <wp:extent cx="2143125" cy="640080"/>
                <wp:effectExtent l="57150" t="38100" r="85725" b="102870"/>
                <wp:wrapNone/>
                <wp:docPr id="248" name="Metin Kutusu 2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2143125" cy="64008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9207F74" w14:textId="77777777" w:rsidR="001C0E4B" w:rsidRPr="00834A5D" w:rsidRDefault="001C0E4B" w:rsidP="009737C1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834A5D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Bir satırı aşan açıklamalarda yazı, kesikli çizgileri geçmemelidi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11A6B7B" id="Metin Kutusu 248" o:spid="_x0000_s1089" type="#_x0000_t202" style="position:absolute;left:0;text-align:left;margin-left:315.6pt;margin-top:8.1pt;width:168.75pt;height:50.4pt;flip:x;z-index:252014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" fillcolor="#2555a6" strokecolor="#795d9b [3047]">
                <v:shadow on="t" color="black" opacity="24903f" origin=",.5" offset="0,.55556mm"/>
                <v:textbox>
                  <w:txbxContent>
                    <w:p w14:paraId="39207F74" w14:textId="77777777" w:rsidR="001C0E4B" w:rsidRPr="00834A5D" w:rsidRDefault="001C0E4B" w:rsidP="009737C1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834A5D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Bir satırı aşan açıklamalarda yazı, kesikli çizgileri geçmemelidir.</w:t>
                      </w:r>
                    </w:p>
                  </w:txbxContent>
                </v:textbox>
              </v:shape>
            </w:pict>
          </mc:Fallback>
        </mc:AlternateContent>
      </w:r>
    </w:p>
    <w:p w14:paraId="31BFB1BF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2212B0F3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421B1579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24138977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1C8D7126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793A8D40" w14:textId="77777777" w:rsidR="001425AC" w:rsidRPr="00EC3F43" w:rsidRDefault="001345E7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EC3F43">
        <w:rPr>
          <w:b w:val="0"/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2016640" behindDoc="0" locked="0" layoutInCell="1" allowOverlap="1" wp14:anchorId="695EE5BA" wp14:editId="789FFD5D">
                <wp:simplePos x="0" y="0"/>
                <wp:positionH relativeFrom="margin">
                  <wp:posOffset>-1154430</wp:posOffset>
                </wp:positionH>
                <wp:positionV relativeFrom="paragraph">
                  <wp:posOffset>254635</wp:posOffset>
                </wp:positionV>
                <wp:extent cx="7042785" cy="1304290"/>
                <wp:effectExtent l="57150" t="38100" r="81915" b="86360"/>
                <wp:wrapNone/>
                <wp:docPr id="249" name="Grup 2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042785" cy="1304290"/>
                          <a:chOff x="-2029722" y="-155895"/>
                          <a:chExt cx="4178711" cy="374675"/>
                        </a:xfrm>
                      </wpg:grpSpPr>
                      <wps:wsp>
                        <wps:cNvPr id="250" name="Metin Kutusu 250"/>
                        <wps:cNvSpPr txBox="1"/>
                        <wps:spPr>
                          <a:xfrm>
                            <a:off x="-2029722" y="-49272"/>
                            <a:ext cx="4178711" cy="268052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A6D5DE9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Şekiller dizininde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yazılan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şekil isimlerinde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KAYNAK GÖSTERİLMEZ.</w:t>
                              </w:r>
                            </w:p>
                            <w:p w14:paraId="20B87A9B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Şekiller d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izini 1 satır aralığı ile hazırlanır. Bu listede hizalama, paragrafların sekme ayarlarından yapılmıştır. Numaralar elle yazılmıştır.</w:t>
                              </w:r>
                            </w:p>
                            <w:p w14:paraId="6044404F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</w:p>
                            <w:p w14:paraId="3563F2C9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BU KURALLARI SAĞLAMAK KAYDIYLA İSTEYEN OTOMATİK ŞABLON KULLANABİLİ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4" name="Sol Ayraç 254"/>
                        <wps:cNvSpPr/>
                        <wps:spPr>
                          <a:xfrm rot="5400000">
                            <a:off x="15925" y="-2164214"/>
                            <a:ext cx="99956" cy="4116594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95EE5BA" id="Grup 249" o:spid="_x0000_s1090" style="position:absolute;left:0;text-align:left;margin-left:-90.9pt;margin-top:20.05pt;width:554.55pt;height:102.7pt;z-index:252016640;mso-position-horizontal-relative:margin;mso-width-relative:margin;mso-height-relative:margin" coordorigin="-20297,-1558" coordsize="41787,374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">
                <v:shape id="Metin Kutusu 250" o:spid="_x0000_s1091" type="#_x0000_t202" style="position:absolute;left:-20297;top:-492;width:41786;height:267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0A6D5DE9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Şekiller dizininde 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yazılan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şekil isimlerinde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KAYNAK GÖSTERİLMEZ.</w:t>
                        </w:r>
                      </w:p>
                      <w:p w14:paraId="20B87A9B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Şekiller d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izini 1 satır aralığı ile hazırlanır. Bu listede hizalama, paragrafların sekme ayarlarından yapılmıştır. Numaralar elle yazılmıştır.</w:t>
                        </w:r>
                      </w:p>
                      <w:p w14:paraId="6044404F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</w:p>
                      <w:p w14:paraId="3563F2C9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BU KURALLARI SAĞLAMAK KAYDIYLA İSTEYEN OTOMATİK ŞABLON KULLANABİLİR.</w:t>
                        </w:r>
                      </w:p>
                    </w:txbxContent>
                  </v:textbox>
                </v:shape>
                <v:shape id="Sol Ayraç 254" o:spid="_x0000_s1092" type="#_x0000_t87" style="position:absolute;left:160;top:-21641;width:999;height:41165;rotation: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" adj="239,10006" strokecolor="#5cc5c5" strokeweight="3pt">
                  <v:shadow on="t" color="black" opacity="22937f" origin=",.5" offset="0,.63889mm"/>
                </v:shape>
                <w10:wrap anchorx="margin"/>
              </v:group>
            </w:pict>
          </mc:Fallback>
        </mc:AlternateContent>
      </w:r>
    </w:p>
    <w:p w14:paraId="5649D745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69D45831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12483FBF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78C24418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4FBB5862" w14:textId="77777777" w:rsidR="001425AC" w:rsidRPr="00EC3F43" w:rsidRDefault="001425AC" w:rsidP="00EC3F43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C3F43">
        <w:rPr>
          <w:rFonts w:ascii="Times New Roman" w:hAnsi="Times New Roman" w:cs="Times New Roman"/>
          <w:szCs w:val="24"/>
        </w:rPr>
        <w:br w:type="page"/>
      </w:r>
    </w:p>
    <w:p w14:paraId="613A979E" w14:textId="77777777" w:rsidR="001425AC" w:rsidRPr="009F45B1" w:rsidRDefault="00EC3F43" w:rsidP="001425AC">
      <w:pPr>
        <w:pStyle w:val="KonuBal"/>
        <w:jc w:val="both"/>
        <w:rPr>
          <w:szCs w:val="24"/>
        </w:rPr>
      </w:pPr>
      <w:r w:rsidRPr="009F45B1">
        <w:rPr>
          <w:b w:val="0"/>
          <w:noProof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2018688" behindDoc="0" locked="0" layoutInCell="1" allowOverlap="1" wp14:anchorId="2CC7CF19" wp14:editId="0860C4BB">
                <wp:simplePos x="0" y="0"/>
                <wp:positionH relativeFrom="column">
                  <wp:posOffset>-1355725</wp:posOffset>
                </wp:positionH>
                <wp:positionV relativeFrom="paragraph">
                  <wp:posOffset>-252095</wp:posOffset>
                </wp:positionV>
                <wp:extent cx="1367790" cy="847090"/>
                <wp:effectExtent l="57150" t="38100" r="60960" b="86360"/>
                <wp:wrapNone/>
                <wp:docPr id="276" name="Grup 27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367790" cy="847090"/>
                          <a:chOff x="-142875" y="-2705062"/>
                          <a:chExt cx="1368262" cy="847725"/>
                        </a:xfrm>
                      </wpg:grpSpPr>
                      <wps:wsp>
                        <wps:cNvPr id="278" name="AutoShape 400"/>
                        <wps:cNvSpPr>
                          <a:spLocks/>
                        </wps:cNvSpPr>
                        <wps:spPr bwMode="auto">
                          <a:xfrm>
                            <a:off x="1134582" y="-2294805"/>
                            <a:ext cx="90805" cy="216000"/>
                          </a:xfrm>
                          <a:prstGeom prst="leftBrace">
                            <a:avLst>
                              <a:gd name="adj1" fmla="val 29720"/>
                              <a:gd name="adj2" fmla="val 50000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  <a:headEnd/>
                            <a:tailEnd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79" name="Metin Kutusu 279"/>
                        <wps:cNvSpPr txBox="1"/>
                        <wps:spPr>
                          <a:xfrm flipH="1">
                            <a:off x="-142875" y="-2705062"/>
                            <a:ext cx="1276350" cy="847725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F18B3F3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Çizelgeler Dizini başlığından sonra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1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satır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boşluk bırakılı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CC7CF19" id="Grup 276" o:spid="_x0000_s1093" style="position:absolute;left:0;text-align:left;margin-left:-106.75pt;margin-top:-19.85pt;width:107.7pt;height:66.7pt;z-index:252018688;mso-width-relative:margin;mso-height-relative:margin" coordorigin="-1428,-27050" coordsize="13682,84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">
                <v:shape id="AutoShape 400" o:spid="_x0000_s1094" type="#_x0000_t87" style="position:absolute;left:11345;top:-22948;width:908;height:21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" adj="2699" strokecolor="#5cc5c5" strokeweight="3pt">
                  <v:shadow on="t" color="black" opacity="22937f" origin=",.5" offset="0,.63889mm"/>
                </v:shape>
                <v:shape id="Metin Kutusu 279" o:spid="_x0000_s1095" type="#_x0000_t202" style="position:absolute;left:-1428;top:-27050;width:12762;height:8477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" fillcolor="#2555a6" strokecolor="#795d9b [3047]">
                  <v:shadow on="t" color="black" opacity="24903f" origin=",.5" offset="0,.55556mm"/>
                  <v:textbox>
                    <w:txbxContent>
                      <w:p w14:paraId="1F18B3F3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Çizelgeler Dizini başlığından sonra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1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satır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boşluk bırakılır.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1345E7" w:rsidRPr="009F45B1"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2020736" behindDoc="0" locked="0" layoutInCell="1" allowOverlap="1" wp14:anchorId="0367FAD3" wp14:editId="470E2FAB">
                <wp:simplePos x="0" y="0"/>
                <wp:positionH relativeFrom="column">
                  <wp:posOffset>3750945</wp:posOffset>
                </wp:positionH>
                <wp:positionV relativeFrom="paragraph">
                  <wp:posOffset>-652780</wp:posOffset>
                </wp:positionV>
                <wp:extent cx="2190750" cy="1019175"/>
                <wp:effectExtent l="57150" t="38100" r="76200" b="85725"/>
                <wp:wrapNone/>
                <wp:docPr id="280" name="Grup 2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190750" cy="1019175"/>
                          <a:chOff x="3042571" y="-1352940"/>
                          <a:chExt cx="2190937" cy="1019458"/>
                        </a:xfrm>
                      </wpg:grpSpPr>
                      <wps:wsp>
                        <wps:cNvPr id="281" name="Düz Ok Bağlayıcısı 281"/>
                        <wps:cNvCnPr/>
                        <wps:spPr>
                          <a:xfrm>
                            <a:off x="4338713" y="-828920"/>
                            <a:ext cx="0" cy="495438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82" name="Metin Kutusu 282"/>
                        <wps:cNvSpPr txBox="1"/>
                        <wps:spPr>
                          <a:xfrm flipH="1">
                            <a:off x="3042571" y="-1352940"/>
                            <a:ext cx="2190937" cy="400161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9CC726E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Sayfa yazısı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sağa dayalı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yazılır.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367FAD3" id="Grup 280" o:spid="_x0000_s1096" style="position:absolute;left:0;text-align:left;margin-left:295.35pt;margin-top:-51.4pt;width:172.5pt;height:80.25pt;z-index:252020736;mso-width-relative:margin;mso-height-relative:margin" coordorigin="30425,-13529" coordsize="21909,1019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">
                <v:shape id="Düz Ok Bağlayıcısı 281" o:spid="_x0000_s1097" type="#_x0000_t32" style="position:absolute;left:43387;top:-8289;width:0;height:495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" strokecolor="#5cc5c5" strokeweight="3pt">
                  <v:stroke endarrow="open"/>
                  <v:shadow on="t" color="black" opacity="22937f" origin=",.5" offset="0,.63889mm"/>
                </v:shape>
                <v:shape id="Metin Kutusu 282" o:spid="_x0000_s1098" type="#_x0000_t202" style="position:absolute;left:30425;top:-13529;width:21910;height:4002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79CC726E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Sayfa yazısı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sağa dayalı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yazılır. 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4F2F00" w:rsidRPr="009F45B1">
        <w:rPr>
          <w:szCs w:val="24"/>
        </w:rPr>
        <w:t xml:space="preserve">ÇİZELGELER </w:t>
      </w:r>
      <w:r w:rsidR="001425AC" w:rsidRPr="009F45B1">
        <w:rPr>
          <w:szCs w:val="24"/>
        </w:rPr>
        <w:t>DİZİNİ</w:t>
      </w:r>
    </w:p>
    <w:p w14:paraId="1FD77772" w14:textId="77777777" w:rsidR="004E6722" w:rsidRPr="00EC3F43" w:rsidRDefault="004E6722" w:rsidP="004E6722">
      <w:pPr>
        <w:pStyle w:val="KonuBal"/>
        <w:rPr>
          <w:b w:val="0"/>
          <w:szCs w:val="24"/>
        </w:rPr>
      </w:pPr>
    </w:p>
    <w:p w14:paraId="280E0B3C" w14:textId="77777777" w:rsidR="004E6722" w:rsidRPr="009F45B1" w:rsidRDefault="004E6722" w:rsidP="004E6722">
      <w:pPr>
        <w:spacing w:after="0" w:line="240" w:lineRule="auto"/>
        <w:jc w:val="right"/>
        <w:rPr>
          <w:rFonts w:ascii="Times New Roman" w:eastAsia="Calibri" w:hAnsi="Times New Roman" w:cs="Times New Roman"/>
          <w:b/>
          <w:sz w:val="24"/>
          <w:szCs w:val="24"/>
        </w:rPr>
      </w:pPr>
      <w:r w:rsidRPr="009F45B1">
        <w:rPr>
          <w:rFonts w:ascii="Times New Roman" w:eastAsia="Calibri" w:hAnsi="Times New Roman" w:cs="Times New Roman"/>
          <w:b/>
          <w:sz w:val="24"/>
          <w:szCs w:val="24"/>
        </w:rPr>
        <w:t>Sayfa</w:t>
      </w:r>
    </w:p>
    <w:p w14:paraId="3DD1C6D4" w14:textId="77777777" w:rsidR="00180FEA" w:rsidRPr="009F45B1" w:rsidRDefault="00180FEA" w:rsidP="00180FEA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Çizelge</w:t>
      </w:r>
      <w:r w:rsidRPr="009F45B1">
        <w:rPr>
          <w:rFonts w:ascii="Times New Roman" w:hAnsi="Times New Roman" w:cs="Times New Roman"/>
          <w:sz w:val="24"/>
          <w:szCs w:val="24"/>
        </w:rPr>
        <w:t xml:space="preserve"> 1.1.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bbbbbbb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ccccccc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ddddd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1</w:t>
      </w:r>
    </w:p>
    <w:p w14:paraId="33C5782D" w14:textId="77777777" w:rsidR="00180FEA" w:rsidRPr="009F45B1" w:rsidRDefault="00180FEA" w:rsidP="00180FEA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Çizelge</w:t>
      </w:r>
      <w:r w:rsidRPr="009F45B1">
        <w:rPr>
          <w:rFonts w:ascii="Times New Roman" w:hAnsi="Times New Roman" w:cs="Times New Roman"/>
          <w:sz w:val="24"/>
          <w:szCs w:val="24"/>
        </w:rPr>
        <w:t xml:space="preserve"> 1.2.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bbbbb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2</w:t>
      </w:r>
    </w:p>
    <w:p w14:paraId="39A022ED" w14:textId="77777777" w:rsidR="00180FEA" w:rsidRPr="009F45B1" w:rsidRDefault="00180FEA" w:rsidP="00180FEA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Çizelge</w:t>
      </w:r>
      <w:r w:rsidRPr="009F45B1">
        <w:rPr>
          <w:rFonts w:ascii="Times New Roman" w:hAnsi="Times New Roman" w:cs="Times New Roman"/>
          <w:sz w:val="24"/>
          <w:szCs w:val="24"/>
        </w:rPr>
        <w:t xml:space="preserve"> 3.1. </w:t>
      </w:r>
      <w:proofErr w:type="spellStart"/>
      <w:r>
        <w:rPr>
          <w:rFonts w:ascii="Times New Roman" w:hAnsi="Times New Roman" w:cs="Times New Roman"/>
          <w:sz w:val="24"/>
          <w:szCs w:val="24"/>
        </w:rPr>
        <w:t>Aaaaa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bbb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ccccc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  <w:lang w:val="en-US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  <w:lang w:val="en-US"/>
        </w:rPr>
        <w:tab/>
        <w:t>24</w:t>
      </w:r>
    </w:p>
    <w:p w14:paraId="4F68AA00" w14:textId="77777777" w:rsidR="00180FEA" w:rsidRPr="009F45B1" w:rsidRDefault="00180FEA" w:rsidP="00180FEA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Çizelge</w:t>
      </w:r>
      <w:r w:rsidRPr="009F45B1">
        <w:rPr>
          <w:rFonts w:ascii="Times New Roman" w:hAnsi="Times New Roman" w:cs="Times New Roman"/>
          <w:sz w:val="24"/>
          <w:szCs w:val="24"/>
        </w:rPr>
        <w:t xml:space="preserve"> </w:t>
      </w: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3.2.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Aaaaa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bbbbb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25</w:t>
      </w:r>
    </w:p>
    <w:p w14:paraId="7D4E9BE9" w14:textId="77777777" w:rsidR="00180FEA" w:rsidRPr="009F45B1" w:rsidRDefault="00180FEA" w:rsidP="00180FEA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Çizelge</w:t>
      </w:r>
      <w:r w:rsidRPr="009F45B1">
        <w:rPr>
          <w:rFonts w:ascii="Times New Roman" w:hAnsi="Times New Roman" w:cs="Times New Roman"/>
          <w:sz w:val="24"/>
          <w:szCs w:val="24"/>
        </w:rPr>
        <w:t xml:space="preserve"> </w:t>
      </w: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4.1.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Aaaaaaaaaaaaa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bbbbbbbbbbb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cccccccccccc</w:t>
      </w:r>
      <w:proofErr w:type="spellEnd"/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26</w:t>
      </w:r>
    </w:p>
    <w:p w14:paraId="4BC038A6" w14:textId="77777777" w:rsidR="00180FEA" w:rsidRPr="009F45B1" w:rsidRDefault="00180FEA" w:rsidP="00180FEA">
      <w:pPr>
        <w:tabs>
          <w:tab w:val="left" w:leader="dot" w:pos="7513"/>
        </w:tabs>
        <w:spacing w:after="0" w:line="240" w:lineRule="auto"/>
        <w:ind w:left="1134" w:hanging="1134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295168" behindDoc="0" locked="0" layoutInCell="1" allowOverlap="1" wp14:anchorId="064783BF" wp14:editId="0095FAF3">
                <wp:simplePos x="0" y="0"/>
                <wp:positionH relativeFrom="column">
                  <wp:posOffset>4779645</wp:posOffset>
                </wp:positionH>
                <wp:positionV relativeFrom="paragraph">
                  <wp:posOffset>97790</wp:posOffset>
                </wp:positionV>
                <wp:extent cx="1038225" cy="847725"/>
                <wp:effectExtent l="0" t="95250" r="66675" b="66675"/>
                <wp:wrapNone/>
                <wp:docPr id="116" name="Dirsek Bağlayıcısı 1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038225" cy="847725"/>
                        </a:xfrm>
                        <a:prstGeom prst="bentConnector3">
                          <a:avLst>
                            <a:gd name="adj1" fmla="val 0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9C4C30" id="Dirsek Bağlayıcısı 116" o:spid="_x0000_s1026" type="#_x0000_t34" style="position:absolute;margin-left:376.35pt;margin-top:7.7pt;width:81.75pt;height:66.75pt;flip:x y;z-index:25229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" adj="0" strokecolor="#5cc5c5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Çizelge</w:t>
      </w:r>
      <w:r w:rsidRPr="009F45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294144" behindDoc="0" locked="0" layoutInCell="1" allowOverlap="1" wp14:anchorId="14C8F779" wp14:editId="7CCAA376">
                <wp:simplePos x="0" y="0"/>
                <wp:positionH relativeFrom="leftMargin">
                  <wp:posOffset>1104899</wp:posOffset>
                </wp:positionH>
                <wp:positionV relativeFrom="paragraph">
                  <wp:posOffset>259715</wp:posOffset>
                </wp:positionV>
                <wp:extent cx="885825" cy="733425"/>
                <wp:effectExtent l="76200" t="95250" r="0" b="66675"/>
                <wp:wrapNone/>
                <wp:docPr id="115" name="Dirsek Bağlayıcısı 1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85825" cy="733425"/>
                        </a:xfrm>
                        <a:prstGeom prst="bentConnector3">
                          <a:avLst>
                            <a:gd name="adj1" fmla="val 0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B1C88EC" id="Dirsek Bağlayıcısı 115" o:spid="_x0000_s1026" type="#_x0000_t34" style="position:absolute;margin-left:87pt;margin-top:20.45pt;width:69.75pt;height:57.75pt;flip:y;z-index:252294144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" adj="0" strokecolor="#5cc5c5" strokeweight="3pt">
                <v:stroke endarrow="block"/>
                <v:shadow on="t" color="black" opacity="22937f" origin=",.5" offset="0,.63889mm"/>
                <w10:wrap anchorx="margin"/>
              </v:shape>
            </w:pict>
          </mc:Fallback>
        </mc:AlternateContent>
      </w:r>
      <w:r w:rsidRPr="009F45B1">
        <w:rPr>
          <w:rFonts w:ascii="Times New Roman" w:eastAsia="Calibri" w:hAnsi="Times New Roman" w:cs="Times New Roman"/>
          <w:sz w:val="24"/>
          <w:szCs w:val="24"/>
        </w:rPr>
        <w:t xml:space="preserve">4.2.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Aaaaaaaaaaaa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bbbbbbbbbbbbbbbbbbbb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ccccccccccc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cccccccc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dddddd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>………………………………………………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2</w:t>
      </w:r>
      <w:r>
        <w:rPr>
          <w:rFonts w:ascii="Times New Roman" w:eastAsia="Calibri" w:hAnsi="Times New Roman" w:cs="Times New Roman"/>
          <w:sz w:val="24"/>
          <w:szCs w:val="24"/>
        </w:rPr>
        <w:t>8</w:t>
      </w:r>
    </w:p>
    <w:p w14:paraId="284A0DA6" w14:textId="77777777" w:rsidR="00180FEA" w:rsidRPr="009F45B1" w:rsidRDefault="00180FEA" w:rsidP="00180FEA">
      <w:pPr>
        <w:tabs>
          <w:tab w:val="left" w:leader="dot" w:pos="7513"/>
        </w:tabs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Çizelge</w:t>
      </w:r>
      <w:r w:rsidRPr="009F45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9F45B1">
        <w:rPr>
          <w:rFonts w:ascii="Times New Roman" w:hAnsi="Times New Roman" w:cs="Times New Roman"/>
          <w:sz w:val="24"/>
          <w:szCs w:val="24"/>
        </w:rPr>
        <w:t>.1. Ekler bölümünde</w:t>
      </w:r>
      <w:r>
        <w:rPr>
          <w:rFonts w:ascii="Times New Roman" w:hAnsi="Times New Roman" w:cs="Times New Roman"/>
          <w:sz w:val="24"/>
          <w:szCs w:val="24"/>
        </w:rPr>
        <w:t>ki çizelge başlıkları</w:t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</w:r>
      <w:r w:rsidRPr="009F45B1">
        <w:rPr>
          <w:rFonts w:ascii="Times New Roman" w:eastAsia="Calibri" w:hAnsi="Times New Roman" w:cs="Times New Roman"/>
          <w:sz w:val="24"/>
          <w:szCs w:val="24"/>
        </w:rPr>
        <w:tab/>
        <w:t>44</w:t>
      </w:r>
    </w:p>
    <w:p w14:paraId="3BFA6EE0" w14:textId="77777777" w:rsidR="00180FEA" w:rsidRDefault="00180FEA" w:rsidP="004E6722">
      <w:pPr>
        <w:tabs>
          <w:tab w:val="left" w:leader="dot" w:pos="7513"/>
        </w:tabs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17C4B7D" w14:textId="77777777" w:rsidR="001425AC" w:rsidRPr="00EC3F43" w:rsidRDefault="001425AC" w:rsidP="00EC3F43">
      <w:pPr>
        <w:spacing w:after="0" w:line="240" w:lineRule="auto"/>
        <w:ind w:right="-2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6868B228" w14:textId="77777777" w:rsidR="001425AC" w:rsidRPr="00EC3F43" w:rsidRDefault="00180FEA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EC3F43">
        <w:rPr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591168" behindDoc="0" locked="0" layoutInCell="1" allowOverlap="1" wp14:anchorId="04EDEEA7" wp14:editId="36E93371">
                <wp:simplePos x="0" y="0"/>
                <wp:positionH relativeFrom="page">
                  <wp:align>right</wp:align>
                </wp:positionH>
                <wp:positionV relativeFrom="paragraph">
                  <wp:posOffset>126365</wp:posOffset>
                </wp:positionV>
                <wp:extent cx="2143125" cy="647700"/>
                <wp:effectExtent l="57150" t="38100" r="85725" b="95250"/>
                <wp:wrapNone/>
                <wp:docPr id="334" name="Metin Kutusu 3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2143125" cy="64770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2262A5A" w14:textId="77777777" w:rsidR="001C0E4B" w:rsidRPr="001345E7" w:rsidRDefault="001C0E4B" w:rsidP="009737C1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1345E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Bir satırı aşan açıklamalarda yazı, kesikli çizgileri geçmemelidi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EDEEA7" id="Metin Kutusu 334" o:spid="_x0000_s1099" type="#_x0000_t202" style="position:absolute;left:0;text-align:left;margin-left:117.55pt;margin-top:9.95pt;width:168.75pt;height:51pt;flip:x;z-index:251591168;visibility:visible;mso-wrap-style:square;mso-height-percent:0;mso-wrap-distance-left:9pt;mso-wrap-distance-top:0;mso-wrap-distance-right:9pt;mso-wrap-distance-bottom:0;mso-position-horizontal:right;mso-position-horizontal-relative:page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" fillcolor="#2555a6" strokecolor="#795d9b [3047]">
                <v:shadow on="t" color="black" opacity="24903f" origin=",.5" offset="0,.55556mm"/>
                <v:textbox>
                  <w:txbxContent>
                    <w:p w14:paraId="72262A5A" w14:textId="77777777" w:rsidR="001C0E4B" w:rsidRPr="001345E7" w:rsidRDefault="001C0E4B" w:rsidP="009737C1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1345E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Bir satırı aşan açıklamalarda yazı, kesikli çizgileri geçmemelidir.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Pr="00EC3F43">
        <w:rPr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588096" behindDoc="0" locked="0" layoutInCell="1" allowOverlap="1" wp14:anchorId="2B67476D" wp14:editId="342BDE1D">
                <wp:simplePos x="0" y="0"/>
                <wp:positionH relativeFrom="column">
                  <wp:posOffset>-1230630</wp:posOffset>
                </wp:positionH>
                <wp:positionV relativeFrom="paragraph">
                  <wp:posOffset>154940</wp:posOffset>
                </wp:positionV>
                <wp:extent cx="2143125" cy="657225"/>
                <wp:effectExtent l="57150" t="38100" r="85725" b="104775"/>
                <wp:wrapNone/>
                <wp:docPr id="329" name="Metin Kutusu 3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2143125" cy="65722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5B6694D" w14:textId="77777777" w:rsidR="001C0E4B" w:rsidRPr="001345E7" w:rsidRDefault="001C0E4B" w:rsidP="009737C1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1345E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Bir satırı aşan açıklamalarda burada olduğu gibi </w:t>
                            </w:r>
                            <w:r w:rsidRPr="001345E7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girinti</w:t>
                            </w:r>
                            <w:r w:rsidRPr="001345E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bırakılır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67476D" id="Metin Kutusu 329" o:spid="_x0000_s1100" type="#_x0000_t202" style="position:absolute;left:0;text-align:left;margin-left:-96.9pt;margin-top:12.2pt;width:168.75pt;height:51.75pt;flip:x;z-index:2515880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" fillcolor="#2555a6" strokecolor="#795d9b [3047]">
                <v:shadow on="t" color="black" opacity="24903f" origin=",.5" offset="0,.55556mm"/>
                <v:textbox>
                  <w:txbxContent>
                    <w:p w14:paraId="05B6694D" w14:textId="77777777" w:rsidR="001C0E4B" w:rsidRPr="001345E7" w:rsidRDefault="001C0E4B" w:rsidP="009737C1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1345E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Bir satırı aşan açıklamalarda burada olduğu gibi </w:t>
                      </w:r>
                      <w:r w:rsidRPr="001345E7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girinti</w:t>
                      </w:r>
                      <w:r w:rsidRPr="001345E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bırakılır. </w:t>
                      </w:r>
                    </w:p>
                  </w:txbxContent>
                </v:textbox>
              </v:shape>
            </w:pict>
          </mc:Fallback>
        </mc:AlternateContent>
      </w:r>
    </w:p>
    <w:p w14:paraId="138787C5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51703EDF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5A28D497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6B708E0D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580689D3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0DE23C4C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3B2FDE84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36783C8E" w14:textId="77777777" w:rsidR="001425AC" w:rsidRPr="00EC3F43" w:rsidRDefault="001345E7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EC3F43">
        <w:rPr>
          <w:b w:val="0"/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2028928" behindDoc="0" locked="0" layoutInCell="1" allowOverlap="1" wp14:anchorId="11F4DD3F" wp14:editId="79D88423">
                <wp:simplePos x="0" y="0"/>
                <wp:positionH relativeFrom="column">
                  <wp:posOffset>-1135380</wp:posOffset>
                </wp:positionH>
                <wp:positionV relativeFrom="paragraph">
                  <wp:posOffset>210185</wp:posOffset>
                </wp:positionV>
                <wp:extent cx="7042785" cy="1647825"/>
                <wp:effectExtent l="57150" t="38100" r="62865" b="104775"/>
                <wp:wrapNone/>
                <wp:docPr id="335" name="Grup 3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042785" cy="1647825"/>
                          <a:chOff x="-2029722" y="-155895"/>
                          <a:chExt cx="4178711" cy="473130"/>
                        </a:xfrm>
                      </wpg:grpSpPr>
                      <wps:wsp>
                        <wps:cNvPr id="336" name="Metin Kutusu 336"/>
                        <wps:cNvSpPr txBox="1"/>
                        <wps:spPr>
                          <a:xfrm>
                            <a:off x="-2029722" y="-49272"/>
                            <a:ext cx="4178711" cy="366507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C753368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Çizelgeler dizininde 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yazılan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çizelge isimlerinde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KAYNAK GÖSTERİLMEZ.</w:t>
                              </w:r>
                            </w:p>
                            <w:p w14:paraId="0741DD39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Çizelgeler d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izini 1 satır aralığı ile hazırlanır. Bu listede hizalama, paragrafların sekme ayarlarından yapılmıştır. Numaralar elle yazılmıştır.</w:t>
                              </w:r>
                            </w:p>
                            <w:p w14:paraId="04D08F47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</w:p>
                            <w:p w14:paraId="501559C7" w14:textId="77777777" w:rsidR="001C0E4B" w:rsidRPr="001345E7" w:rsidRDefault="001C0E4B" w:rsidP="009737C1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BU KURALLARI SAĞLAMAK KAYDIYLA İSTEYEN OTOMATİK ŞABLON KULLANABİLİ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7" name="Sol Ayraç 337"/>
                        <wps:cNvSpPr/>
                        <wps:spPr>
                          <a:xfrm rot="5400000">
                            <a:off x="10272" y="-2164214"/>
                            <a:ext cx="99956" cy="4116594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1F4DD3F" id="Grup 335" o:spid="_x0000_s1101" style="position:absolute;left:0;text-align:left;margin-left:-89.4pt;margin-top:16.55pt;width:554.55pt;height:129.75pt;z-index:252028928;mso-width-relative:margin;mso-height-relative:margin" coordorigin="-20297,-1558" coordsize="41787,473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">
                <v:shape id="Metin Kutusu 336" o:spid="_x0000_s1102" type="#_x0000_t202" style="position:absolute;left:-20297;top:-492;width:41786;height:366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" fillcolor="#2555a6" strokecolor="#795d9b [3047]">
                  <v:shadow on="t" color="black" opacity="24903f" origin=",.5" offset="0,.55556mm"/>
                  <v:textbox>
                    <w:txbxContent>
                      <w:p w14:paraId="0C753368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Çizelgeler dizininde 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yazılan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çizelge isimlerinde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KAYNAK GÖSTERİLMEZ.</w:t>
                        </w:r>
                      </w:p>
                      <w:p w14:paraId="0741DD39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Çizelgeler d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izini 1 satır aralığı ile hazırlanır. Bu listede hizalama, paragrafların sekme ayarlarından yapılmıştır. Numaralar elle yazılmıştır.</w:t>
                        </w:r>
                      </w:p>
                      <w:p w14:paraId="04D08F47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</w:p>
                      <w:p w14:paraId="501559C7" w14:textId="77777777" w:rsidR="001C0E4B" w:rsidRPr="001345E7" w:rsidRDefault="001C0E4B" w:rsidP="009737C1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BU KURALLARI SAĞLAMAK KAYDIYLA İSTEYEN OTOMATİK ŞABLON KULLANABİLİR.</w:t>
                        </w:r>
                      </w:p>
                    </w:txbxContent>
                  </v:textbox>
                </v:shape>
                <v:shape id="Sol Ayraç 337" o:spid="_x0000_s1103" type="#_x0000_t87" style="position:absolute;left:103;top:-21641;width:999;height:41165;rotation: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" adj="239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</w:p>
    <w:p w14:paraId="3DB7DBD1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5178BEA9" w14:textId="77777777" w:rsidR="001425AC" w:rsidRPr="00EC3F43" w:rsidRDefault="001425AC" w:rsidP="00EC3F43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EC3F43">
        <w:rPr>
          <w:b w:val="0"/>
          <w:szCs w:val="24"/>
        </w:rPr>
        <w:br w:type="page"/>
      </w:r>
    </w:p>
    <w:p w14:paraId="20373C27" w14:textId="77777777" w:rsidR="001425AC" w:rsidRPr="009F45B1" w:rsidRDefault="00EC3F43" w:rsidP="007F401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EC3F43">
        <w:rPr>
          <w:noProof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2238848" behindDoc="0" locked="0" layoutInCell="1" allowOverlap="1" wp14:anchorId="02523325" wp14:editId="2680D2CF">
                <wp:simplePos x="0" y="0"/>
                <wp:positionH relativeFrom="column">
                  <wp:posOffset>3280410</wp:posOffset>
                </wp:positionH>
                <wp:positionV relativeFrom="paragraph">
                  <wp:posOffset>46325</wp:posOffset>
                </wp:positionV>
                <wp:extent cx="1637414" cy="424933"/>
                <wp:effectExtent l="57150" t="38100" r="77470" b="89535"/>
                <wp:wrapNone/>
                <wp:docPr id="83" name="Metin Kutusu 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637414" cy="424933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BCB6D6A" w14:textId="77777777" w:rsidR="001C0E4B" w:rsidRPr="00EC3F43" w:rsidRDefault="001C0E4B" w:rsidP="00EC3F43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EC3F43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boşluk bırakılır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523325" id="Metin Kutusu 83" o:spid="_x0000_s1104" type="#_x0000_t202" style="position:absolute;margin-left:258.3pt;margin-top:3.65pt;width:128.95pt;height:33.45pt;flip:x;z-index:252238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" fillcolor="#2555a6" strokecolor="#795d9b [3047]">
                <v:shadow on="t" color="black" opacity="24903f" origin=",.5" offset="0,.55556mm"/>
                <v:textbox>
                  <w:txbxContent>
                    <w:p w14:paraId="5BCB6D6A" w14:textId="77777777" w:rsidR="001C0E4B" w:rsidRPr="00EC3F43" w:rsidRDefault="001C0E4B" w:rsidP="00EC3F43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EC3F43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boşluk bırakılır</w:t>
                      </w: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2236800" behindDoc="0" locked="0" layoutInCell="1" allowOverlap="1" wp14:anchorId="372403CD" wp14:editId="7BB2AD94">
                <wp:simplePos x="0" y="0"/>
                <wp:positionH relativeFrom="column">
                  <wp:posOffset>3014847</wp:posOffset>
                </wp:positionH>
                <wp:positionV relativeFrom="paragraph">
                  <wp:posOffset>77337</wp:posOffset>
                </wp:positionV>
                <wp:extent cx="155448" cy="308344"/>
                <wp:effectExtent l="57150" t="38100" r="0" b="92075"/>
                <wp:wrapNone/>
                <wp:docPr id="82" name="Sağ Ayraç 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448" cy="308344"/>
                        </a:xfrm>
                        <a:prstGeom prst="rightBrace">
                          <a:avLst/>
                        </a:prstGeom>
                        <a:ln>
                          <a:solidFill>
                            <a:srgbClr val="4BACC6"/>
                          </a:solidFill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C2E7250" id="_x0000_t88" coordsize="21600,21600" o:spt="88" adj="1800,10800" path="m,qx10800@0l10800@2qy21600@11,10800@3l10800@1qy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0,0;21600,@11;0,21600" textboxrect="0,@4,7637,@5"/>
                <v:handles>
                  <v:h position="center,#0" yrange="0,@8"/>
                  <v:h position="bottomRight,#1" yrange="@9,@10"/>
                </v:handles>
              </v:shapetype>
              <v:shape id="Sağ Ayraç 82" o:spid="_x0000_s1026" type="#_x0000_t88" style="position:absolute;margin-left:237.4pt;margin-top:6.1pt;width:12.25pt;height:24.3pt;z-index:25223680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" adj="907" strokecolor="#4bacc6" strokeweight="3pt">
                <v:shadow on="t" color="black" opacity="22937f" origin=",.5" offset="0,.63889mm"/>
              </v:shape>
            </w:pict>
          </mc:Fallback>
        </mc:AlternateContent>
      </w:r>
      <w:r w:rsidR="001425AC" w:rsidRPr="009F45B1">
        <w:rPr>
          <w:rFonts w:ascii="Times New Roman" w:hAnsi="Times New Roman" w:cs="Times New Roman"/>
          <w:b/>
          <w:sz w:val="24"/>
          <w:szCs w:val="24"/>
        </w:rPr>
        <w:t>SİMGELER VE KISALTMALAR DİZİNİ</w:t>
      </w:r>
    </w:p>
    <w:p w14:paraId="020B6715" w14:textId="77777777" w:rsidR="001425AC" w:rsidRPr="00EC3F43" w:rsidRDefault="001425AC" w:rsidP="00EC3F4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A7E4BFA" w14:textId="77777777" w:rsidR="001425AC" w:rsidRPr="009F45B1" w:rsidRDefault="001425AC" w:rsidP="001425A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9F45B1">
        <w:rPr>
          <w:rFonts w:ascii="Times New Roman" w:hAnsi="Times New Roman" w:cs="Times New Roman"/>
          <w:sz w:val="24"/>
          <w:szCs w:val="24"/>
        </w:rPr>
        <w:t>A</w:t>
      </w:r>
      <w:r w:rsidR="006E0D50">
        <w:rPr>
          <w:rFonts w:ascii="Times New Roman" w:hAnsi="Times New Roman" w:cs="Times New Roman"/>
          <w:sz w:val="24"/>
          <w:szCs w:val="24"/>
        </w:rPr>
        <w:t>aa</w:t>
      </w:r>
      <w:proofErr w:type="spellEnd"/>
      <w:r w:rsidRPr="009F45B1">
        <w:rPr>
          <w:rFonts w:ascii="Times New Roman" w:hAnsi="Times New Roman" w:cs="Times New Roman"/>
          <w:sz w:val="24"/>
          <w:szCs w:val="24"/>
        </w:rPr>
        <w:t xml:space="preserve"> </w:t>
      </w:r>
      <w:r w:rsidRPr="009F45B1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6E0D50">
        <w:rPr>
          <w:rFonts w:ascii="Times New Roman" w:hAnsi="Times New Roman" w:cs="Times New Roman"/>
          <w:sz w:val="24"/>
          <w:szCs w:val="24"/>
        </w:rPr>
        <w:t>Aaaaaaaa</w:t>
      </w:r>
      <w:proofErr w:type="spellEnd"/>
      <w:r w:rsidR="006E0D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0D50">
        <w:rPr>
          <w:rFonts w:ascii="Times New Roman" w:hAnsi="Times New Roman" w:cs="Times New Roman"/>
          <w:sz w:val="24"/>
          <w:szCs w:val="24"/>
        </w:rPr>
        <w:t>aaaaaaa</w:t>
      </w:r>
      <w:proofErr w:type="spellEnd"/>
    </w:p>
    <w:p w14:paraId="2A3563E8" w14:textId="77777777" w:rsidR="004A5758" w:rsidRPr="009F45B1" w:rsidRDefault="006E0D50" w:rsidP="004A575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bb</w:t>
      </w:r>
      <w:proofErr w:type="spellEnd"/>
      <w:r w:rsidR="004A5758" w:rsidRPr="009F45B1"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bbbbb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bbbbb</w:t>
      </w:r>
      <w:proofErr w:type="spellEnd"/>
    </w:p>
    <w:p w14:paraId="5D467A96" w14:textId="77777777" w:rsidR="001425AC" w:rsidRPr="009F45B1" w:rsidRDefault="006E0D50" w:rsidP="001425A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cc</w:t>
      </w:r>
      <w:proofErr w:type="spellEnd"/>
      <w:r w:rsidR="001425AC" w:rsidRPr="009F45B1"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Ccccc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cccccc</w:t>
      </w:r>
      <w:proofErr w:type="spellEnd"/>
    </w:p>
    <w:p w14:paraId="73D9A9BD" w14:textId="77777777" w:rsidR="001425AC" w:rsidRPr="009F45B1" w:rsidRDefault="006E0D50" w:rsidP="001425A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dd</w:t>
      </w:r>
      <w:proofErr w:type="spellEnd"/>
      <w:r w:rsidR="001425AC" w:rsidRPr="009F45B1"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ddddd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ddddddd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dddd</w:t>
      </w:r>
      <w:proofErr w:type="spellEnd"/>
    </w:p>
    <w:p w14:paraId="0051A6B5" w14:textId="77777777" w:rsidR="004A5758" w:rsidRPr="009F45B1" w:rsidRDefault="001345E7" w:rsidP="004A575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b/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2030976" behindDoc="0" locked="0" layoutInCell="1" allowOverlap="1" wp14:anchorId="10BA0C5E" wp14:editId="4C792087">
                <wp:simplePos x="0" y="0"/>
                <wp:positionH relativeFrom="column">
                  <wp:posOffset>-1068722</wp:posOffset>
                </wp:positionH>
                <wp:positionV relativeFrom="paragraph">
                  <wp:posOffset>229870</wp:posOffset>
                </wp:positionV>
                <wp:extent cx="6696076" cy="1132840"/>
                <wp:effectExtent l="76200" t="38100" r="85725" b="86360"/>
                <wp:wrapNone/>
                <wp:docPr id="338" name="Grup 3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696076" cy="1132840"/>
                          <a:chOff x="-1902004" y="-155895"/>
                          <a:chExt cx="3972997" cy="325447"/>
                        </a:xfrm>
                      </wpg:grpSpPr>
                      <wps:wsp>
                        <wps:cNvPr id="339" name="Metin Kutusu 339"/>
                        <wps:cNvSpPr txBox="1"/>
                        <wps:spPr>
                          <a:xfrm>
                            <a:off x="-1902004" y="-49272"/>
                            <a:ext cx="3972997" cy="218824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1C5D969" w14:textId="77777777" w:rsidR="001C0E4B" w:rsidRPr="001345E7" w:rsidRDefault="001C0E4B" w:rsidP="000E0817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Simgeler ve Kısaltmalar Dizini,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HARF SIRASINA GÖRE YAZILIR. 1 satır aralığı ile hazırlanır.</w:t>
                              </w:r>
                            </w:p>
                            <w:p w14:paraId="2E327C85" w14:textId="77777777" w:rsidR="001C0E4B" w:rsidRPr="001345E7" w:rsidRDefault="001C0E4B" w:rsidP="00027F99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Simgeden sonra, açıklamadan önce bir sekme boşluk bırakılır.</w:t>
                              </w:r>
                            </w:p>
                            <w:p w14:paraId="61DFB8F4" w14:textId="77777777" w:rsidR="001C0E4B" w:rsidRPr="001345E7" w:rsidRDefault="001C0E4B" w:rsidP="00027F99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YUNANCA HARFLER, SEMBOLLER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gibi kısaltmalar, harflerden sonra verili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0" name="Sol Ayraç 340"/>
                        <wps:cNvSpPr/>
                        <wps:spPr>
                          <a:xfrm rot="5400000">
                            <a:off x="34407" y="-2092303"/>
                            <a:ext cx="99956" cy="3972772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0BA0C5E" id="Grup 338" o:spid="_x0000_s1105" style="position:absolute;margin-left:-84.15pt;margin-top:18.1pt;width:527.25pt;height:89.2pt;z-index:252030976;mso-width-relative:margin;mso-height-relative:margin" coordorigin="-19020,-1558" coordsize="39729,325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">
                <v:shape id="Metin Kutusu 339" o:spid="_x0000_s1106" type="#_x0000_t202" style="position:absolute;left:-19020;top:-492;width:39729;height:21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" fillcolor="#2555a6" strokecolor="#795d9b [3047]">
                  <v:shadow on="t" color="black" opacity="24903f" origin=",.5" offset="0,.55556mm"/>
                  <v:textbox>
                    <w:txbxContent>
                      <w:p w14:paraId="51C5D969" w14:textId="77777777" w:rsidR="001C0E4B" w:rsidRPr="001345E7" w:rsidRDefault="001C0E4B" w:rsidP="000E0817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Simgeler ve Kısaltmalar Dizini,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HARF SIRASINA GÖRE YAZILIR. 1 satır aralığı ile hazırlanır.</w:t>
                        </w:r>
                      </w:p>
                      <w:p w14:paraId="2E327C85" w14:textId="77777777" w:rsidR="001C0E4B" w:rsidRPr="001345E7" w:rsidRDefault="001C0E4B" w:rsidP="00027F99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Simgeden sonra, açıklamadan önce bir sekme boşluk bırakılır.</w:t>
                        </w:r>
                      </w:p>
                      <w:p w14:paraId="61DFB8F4" w14:textId="77777777" w:rsidR="001C0E4B" w:rsidRPr="001345E7" w:rsidRDefault="001C0E4B" w:rsidP="00027F99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YUNANCA HARFLER, SEMBOLLER 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gibi kısaltmalar, harflerden sonra verilir.</w:t>
                        </w:r>
                      </w:p>
                    </w:txbxContent>
                  </v:textbox>
                </v:shape>
                <v:shape id="Sol Ayraç 340" o:spid="_x0000_s1107" type="#_x0000_t87" style="position:absolute;left:344;top:-20922;width:999;height:39727;rotation:9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" adj="248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="004A5758" w:rsidRPr="009F45B1">
        <w:rPr>
          <w:rFonts w:ascii="Times New Roman" w:hAnsi="Times New Roman" w:cs="Times New Roman"/>
          <w:sz w:val="24"/>
          <w:szCs w:val="24"/>
        </w:rPr>
        <w:t>Δ</w:t>
      </w:r>
      <w:r w:rsidR="004A5758" w:rsidRPr="009F45B1">
        <w:rPr>
          <w:rFonts w:ascii="Times New Roman" w:hAnsi="Times New Roman" w:cs="Times New Roman"/>
          <w:sz w:val="24"/>
          <w:szCs w:val="24"/>
        </w:rPr>
        <w:tab/>
        <w:t>Fark</w:t>
      </w:r>
    </w:p>
    <w:p w14:paraId="577528B9" w14:textId="77777777" w:rsidR="002A6583" w:rsidRPr="009F45B1" w:rsidRDefault="002A6583" w:rsidP="002A6583">
      <w:pPr>
        <w:spacing w:after="0" w:line="240" w:lineRule="auto"/>
        <w:rPr>
          <w:rFonts w:ascii="Times New Roman" w:hAnsi="Times New Roman" w:cs="Times New Roman"/>
          <w:szCs w:val="24"/>
        </w:rPr>
      </w:pPr>
    </w:p>
    <w:p w14:paraId="44A8192D" w14:textId="77777777" w:rsidR="002A6583" w:rsidRPr="009F45B1" w:rsidRDefault="002A6583" w:rsidP="002A6583">
      <w:pPr>
        <w:spacing w:after="0" w:line="240" w:lineRule="auto"/>
        <w:rPr>
          <w:rFonts w:ascii="Times New Roman" w:hAnsi="Times New Roman" w:cs="Times New Roman"/>
          <w:szCs w:val="24"/>
        </w:rPr>
        <w:sectPr w:rsidR="002A6583" w:rsidRPr="009F45B1" w:rsidSect="007E37FB">
          <w:pgSz w:w="11906" w:h="16838" w:code="9"/>
          <w:pgMar w:top="1418" w:right="1418" w:bottom="1418" w:left="2268" w:header="709" w:footer="709" w:gutter="0"/>
          <w:pgNumType w:fmt="lowerRoman" w:start="1"/>
          <w:cols w:space="708"/>
          <w:docGrid w:linePitch="360"/>
        </w:sectPr>
      </w:pPr>
    </w:p>
    <w:p w14:paraId="7FDA9EA6" w14:textId="77777777" w:rsidR="00B6094B" w:rsidRPr="009F45B1" w:rsidRDefault="00276CC7" w:rsidP="004A5758">
      <w:pPr>
        <w:pStyle w:val="GvdeMetni2"/>
        <w:tabs>
          <w:tab w:val="clear" w:pos="426"/>
        </w:tabs>
        <w:spacing w:line="360" w:lineRule="auto"/>
        <w:rPr>
          <w:szCs w:val="24"/>
        </w:rPr>
      </w:pPr>
      <w:r w:rsidRPr="009F45B1">
        <w:rPr>
          <w:b w:val="0"/>
          <w:noProof/>
          <w:sz w:val="28"/>
          <w:szCs w:val="28"/>
        </w:rPr>
        <w:lastRenderedPageBreak/>
        <mc:AlternateContent>
          <mc:Choice Requires="wpg">
            <w:drawing>
              <wp:anchor distT="0" distB="0" distL="114300" distR="114300" simplePos="0" relativeHeight="252033024" behindDoc="0" locked="0" layoutInCell="1" allowOverlap="1" wp14:anchorId="5DE1C597" wp14:editId="396616EF">
                <wp:simplePos x="0" y="0"/>
                <wp:positionH relativeFrom="column">
                  <wp:posOffset>-1287780</wp:posOffset>
                </wp:positionH>
                <wp:positionV relativeFrom="paragraph">
                  <wp:posOffset>-776605</wp:posOffset>
                </wp:positionV>
                <wp:extent cx="7290435" cy="875030"/>
                <wp:effectExtent l="57150" t="38100" r="81915" b="96520"/>
                <wp:wrapNone/>
                <wp:docPr id="341" name="Grup 3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290435" cy="875030"/>
                          <a:chOff x="-2029722" y="-49272"/>
                          <a:chExt cx="4178711" cy="251340"/>
                        </a:xfrm>
                      </wpg:grpSpPr>
                      <wps:wsp>
                        <wps:cNvPr id="342" name="Metin Kutusu 342"/>
                        <wps:cNvSpPr txBox="1"/>
                        <wps:spPr>
                          <a:xfrm>
                            <a:off x="-2029722" y="-49272"/>
                            <a:ext cx="4178711" cy="188642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23381F9" w14:textId="77777777" w:rsidR="001C0E4B" w:rsidRPr="001345E7" w:rsidRDefault="001C0E4B" w:rsidP="006C075F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TÜM ANA METİN,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.5 SATIR ARALIĞI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İLE YAZILMALIDIR.  HER BAŞLIK VE PARAGRAFTAN SONRA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 SATIR BOŞLUK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KULLANILMALIDIR.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</w:t>
                              </w:r>
                              <w:r w:rsidRPr="006C075F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Tezler yazım kurallarına uygun olarak akıcı bir dille yazılmalıdır. Bölüm ve alt bölüm başlıkları ile paragraflar </w:t>
                              </w:r>
                              <w:r w:rsidRPr="006C075F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iki yana yaslı</w:t>
                              </w:r>
                              <w:r w:rsidRPr="006C075F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olmalıdır. Tüm başlıklar </w:t>
                              </w:r>
                              <w:r w:rsidRPr="006C075F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koyu</w:t>
                              </w:r>
                              <w:r w:rsidRPr="006C075F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olmalıdır.</w:t>
                              </w:r>
                            </w:p>
                            <w:p w14:paraId="2D0DE6C7" w14:textId="77777777" w:rsidR="001C0E4B" w:rsidRPr="001345E7" w:rsidRDefault="001C0E4B" w:rsidP="005B1B9A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3" name="Sol Ayraç 343"/>
                        <wps:cNvSpPr/>
                        <wps:spPr>
                          <a:xfrm rot="16200000" flipV="1">
                            <a:off x="35327" y="-1893046"/>
                            <a:ext cx="73634" cy="4116594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DE1C597" id="Grup 341" o:spid="_x0000_s1108" style="position:absolute;left:0;text-align:left;margin-left:-101.4pt;margin-top:-61.15pt;width:574.05pt;height:68.9pt;z-index:252033024;mso-width-relative:margin;mso-height-relative:margin" coordorigin="-20297,-492" coordsize="41787,25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">
                <v:shape id="Metin Kutusu 342" o:spid="_x0000_s1109" type="#_x0000_t202" style="position:absolute;left:-20297;top:-492;width:41786;height:188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" fillcolor="#2555a6" strokecolor="#795d9b [3047]">
                  <v:shadow on="t" color="black" opacity="24903f" origin=",.5" offset="0,.55556mm"/>
                  <v:textbox>
                    <w:txbxContent>
                      <w:p w14:paraId="223381F9" w14:textId="77777777" w:rsidR="001C0E4B" w:rsidRPr="001345E7" w:rsidRDefault="001C0E4B" w:rsidP="006C075F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TÜM ANA METİN,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.5 SATIR ARALIĞI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İLE YAZILMALIDIR.  HER BAŞLIK VE PARAGRAFTAN SONRA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 SATIR BOŞLUK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KULLANILMALIDIR.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</w:t>
                        </w:r>
                        <w:r w:rsidRPr="006C075F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Tezler yazım kurallarına uygun olarak akıcı bir dille yazılmalıdır. Bölüm ve alt bölüm başlıkları ile paragraflar </w:t>
                        </w:r>
                        <w:r w:rsidRPr="006C075F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iki yana yaslı</w:t>
                        </w:r>
                        <w:r w:rsidRPr="006C075F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olmalıdır. Tüm başlıklar </w:t>
                        </w:r>
                        <w:r w:rsidRPr="006C075F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koyu</w:t>
                        </w:r>
                        <w:r w:rsidRPr="006C075F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olmalıdır.</w:t>
                        </w:r>
                      </w:p>
                      <w:p w14:paraId="2D0DE6C7" w14:textId="77777777" w:rsidR="001C0E4B" w:rsidRPr="001345E7" w:rsidRDefault="001C0E4B" w:rsidP="005B1B9A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</w:p>
                    </w:txbxContent>
                  </v:textbox>
                </v:shape>
                <v:shape id="Sol Ayraç 343" o:spid="_x0000_s1110" type="#_x0000_t87" style="position:absolute;left:354;top:-18931;width:736;height:41165;rotation: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" adj="176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="006C075F" w:rsidRPr="00794B67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2241920" behindDoc="0" locked="0" layoutInCell="1" allowOverlap="1" wp14:anchorId="1C8AA9F1" wp14:editId="0EA6313C">
                <wp:simplePos x="0" y="0"/>
                <wp:positionH relativeFrom="column">
                  <wp:posOffset>693420</wp:posOffset>
                </wp:positionH>
                <wp:positionV relativeFrom="paragraph">
                  <wp:posOffset>166371</wp:posOffset>
                </wp:positionV>
                <wp:extent cx="1637030" cy="336550"/>
                <wp:effectExtent l="57150" t="38100" r="77470" b="101600"/>
                <wp:wrapNone/>
                <wp:docPr id="85" name="Metin Kutusu 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637030" cy="33655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B8FDF00" w14:textId="77777777" w:rsidR="001C0E4B" w:rsidRPr="00EC3F43" w:rsidRDefault="001C0E4B" w:rsidP="00794B67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EC3F43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1 satır boşluk bırakılır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8AA9F1" id="Metin Kutusu 85" o:spid="_x0000_s1111" type="#_x0000_t202" style="position:absolute;left:0;text-align:left;margin-left:54.6pt;margin-top:13.1pt;width:128.9pt;height:26.5pt;flip:x;z-index:252241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" fillcolor="#2555a6" strokecolor="#795d9b [3047]">
                <v:shadow on="t" color="black" opacity="24903f" origin=",.5" offset="0,.55556mm"/>
                <v:textbox>
                  <w:txbxContent>
                    <w:p w14:paraId="0B8FDF00" w14:textId="77777777" w:rsidR="001C0E4B" w:rsidRPr="00EC3F43" w:rsidRDefault="001C0E4B" w:rsidP="00794B67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EC3F43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1 satır boşluk bırakılır</w:t>
                      </w:r>
                      <w: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  <w:r w:rsidR="00794B67" w:rsidRPr="00794B67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2240896" behindDoc="0" locked="0" layoutInCell="1" allowOverlap="1" wp14:anchorId="18BB847F" wp14:editId="6CD6AA5D">
                <wp:simplePos x="0" y="0"/>
                <wp:positionH relativeFrom="column">
                  <wp:posOffset>431298</wp:posOffset>
                </wp:positionH>
                <wp:positionV relativeFrom="paragraph">
                  <wp:posOffset>195241</wp:posOffset>
                </wp:positionV>
                <wp:extent cx="155448" cy="308344"/>
                <wp:effectExtent l="57150" t="38100" r="0" b="92075"/>
                <wp:wrapNone/>
                <wp:docPr id="84" name="Sağ Ayraç 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448" cy="308344"/>
                        </a:xfrm>
                        <a:prstGeom prst="rightBrace">
                          <a:avLst/>
                        </a:prstGeom>
                        <a:ln>
                          <a:solidFill>
                            <a:srgbClr val="4BACC6"/>
                          </a:solidFill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F9934A" id="Sağ Ayraç 84" o:spid="_x0000_s1026" type="#_x0000_t88" style="position:absolute;margin-left:33.95pt;margin-top:15.35pt;width:12.25pt;height:24.3pt;z-index:2522408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" adj="907" strokecolor="#4bacc6" strokeweight="3pt">
                <v:shadow on="t" color="black" opacity="22937f" origin=",.5" offset="0,.63889mm"/>
              </v:shape>
            </w:pict>
          </mc:Fallback>
        </mc:AlternateContent>
      </w:r>
      <w:r w:rsidR="00D25663">
        <w:rPr>
          <w:szCs w:val="24"/>
        </w:rPr>
        <w:t xml:space="preserve">1. </w:t>
      </w:r>
      <w:r w:rsidR="00B6094B" w:rsidRPr="009F45B1">
        <w:rPr>
          <w:szCs w:val="24"/>
        </w:rPr>
        <w:t>GİRİŞ</w:t>
      </w:r>
    </w:p>
    <w:p w14:paraId="01053534" w14:textId="77777777" w:rsidR="00B6094B" w:rsidRPr="009F45B1" w:rsidRDefault="00B6094B" w:rsidP="004A575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</w:p>
    <w:p w14:paraId="6920CC53" w14:textId="2BACC0B2" w:rsidR="00B75128" w:rsidRDefault="00475DA7" w:rsidP="00B75128">
      <w:pPr>
        <w:pStyle w:val="GvdeMetni2"/>
        <w:spacing w:line="360" w:lineRule="auto"/>
        <w:rPr>
          <w:b w:val="0"/>
          <w:noProof/>
          <w:szCs w:val="24"/>
        </w:rPr>
      </w:pPr>
      <w:r>
        <w:rPr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612672" behindDoc="0" locked="0" layoutInCell="1" allowOverlap="1" wp14:anchorId="0252B4C4" wp14:editId="39ED63CC">
                <wp:simplePos x="0" y="0"/>
                <wp:positionH relativeFrom="column">
                  <wp:posOffset>-1363980</wp:posOffset>
                </wp:positionH>
                <wp:positionV relativeFrom="paragraph">
                  <wp:posOffset>1050290</wp:posOffset>
                </wp:positionV>
                <wp:extent cx="1143000" cy="2343150"/>
                <wp:effectExtent l="57150" t="38100" r="76200" b="95250"/>
                <wp:wrapNone/>
                <wp:docPr id="348" name="Metin Kutusu 3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143000" cy="234315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08AB99B" w14:textId="77777777" w:rsidR="001C0E4B" w:rsidRPr="001345E7" w:rsidRDefault="001C0E4B" w:rsidP="005B1B9A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1345E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Şekil veya çizelgelerden önce, metin içinde ilgili şekle veya çizelgeye atıfta bulunulur.</w:t>
                            </w:r>
                          </w:p>
                          <w:p w14:paraId="64FF18F8" w14:textId="77777777" w:rsidR="001C0E4B" w:rsidRPr="001345E7" w:rsidRDefault="001C0E4B" w:rsidP="005B1B9A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1345E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Şekil veya çizelge ilgili paragraftan hemen sonra uygun bir yerde verili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252B4C4" id="Metin Kutusu 348" o:spid="_x0000_s1112" type="#_x0000_t202" style="position:absolute;left:0;text-align:left;margin-left:-107.4pt;margin-top:82.7pt;width:90pt;height:184.5pt;flip:x;z-index:251612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" fillcolor="#2555a6" strokecolor="#795d9b [3047]">
                <v:shadow on="t" color="black" opacity="24903f" origin=",.5" offset="0,.55556mm"/>
                <v:textbox>
                  <w:txbxContent>
                    <w:p w14:paraId="008AB99B" w14:textId="77777777" w:rsidR="001C0E4B" w:rsidRPr="001345E7" w:rsidRDefault="001C0E4B" w:rsidP="005B1B9A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1345E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Şekil veya çizelgelerden önce, metin içinde ilgili şekle veya çizelgeye atıfta bulunulur.</w:t>
                      </w:r>
                    </w:p>
                    <w:p w14:paraId="64FF18F8" w14:textId="77777777" w:rsidR="001C0E4B" w:rsidRPr="001345E7" w:rsidRDefault="001C0E4B" w:rsidP="005B1B9A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1345E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Şekil veya çizelge ilgili paragraftan hemen sonra uygun bir yerde verilir.</w:t>
                      </w:r>
                    </w:p>
                  </w:txbxContent>
                </v:textbox>
              </v:shape>
            </w:pict>
          </mc:Fallback>
        </mc:AlternateContent>
      </w:r>
      <w:r w:rsidR="00B75128">
        <w:rPr>
          <w:b w:val="0"/>
          <w:noProof/>
          <w:szCs w:val="24"/>
        </w:rPr>
        <w:t xml:space="preserve">Aaaaaaaaaaaa aaaaaaaaaaa aaaaaaaaaaaaaaa aaaaaaaaaaaaaaaa aaaaaaaaaaaaaa aaaaaaaaaaaaa aaaaa </w:t>
      </w:r>
      <w:r w:rsidR="00B75128" w:rsidRPr="00573162">
        <w:rPr>
          <w:b w:val="0"/>
          <w:noProof/>
          <w:szCs w:val="24"/>
          <w:highlight w:val="yellow"/>
        </w:rPr>
        <w:t>(</w:t>
      </w:r>
      <w:r w:rsidR="00B75128">
        <w:rPr>
          <w:b w:val="0"/>
          <w:noProof/>
          <w:szCs w:val="24"/>
          <w:highlight w:val="yellow"/>
        </w:rPr>
        <w:t>Yiğit</w:t>
      </w:r>
      <w:r w:rsidR="00B75128" w:rsidRPr="00573162">
        <w:rPr>
          <w:b w:val="0"/>
          <w:noProof/>
          <w:szCs w:val="24"/>
          <w:highlight w:val="yellow"/>
        </w:rPr>
        <w:t>, 2005).</w:t>
      </w:r>
      <w:r w:rsidR="00B75128" w:rsidRPr="00F061C0">
        <w:rPr>
          <w:b w:val="0"/>
          <w:noProof/>
          <w:szCs w:val="24"/>
        </w:rPr>
        <w:t xml:space="preserve"> </w:t>
      </w:r>
    </w:p>
    <w:p w14:paraId="2A4B7D12" w14:textId="4DED79DB" w:rsidR="00B75128" w:rsidRPr="00F061C0" w:rsidRDefault="00B75128" w:rsidP="00B75128">
      <w:pPr>
        <w:pStyle w:val="GvdeMetni2"/>
        <w:spacing w:line="360" w:lineRule="auto"/>
        <w:jc w:val="center"/>
        <w:rPr>
          <w:b w:val="0"/>
          <w:noProof/>
          <w:szCs w:val="24"/>
        </w:rPr>
      </w:pPr>
      <w:r>
        <w:rPr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680256" behindDoc="0" locked="0" layoutInCell="1" allowOverlap="1" wp14:anchorId="45AC9B86" wp14:editId="185DD917">
                <wp:simplePos x="0" y="0"/>
                <wp:positionH relativeFrom="column">
                  <wp:posOffset>-173355</wp:posOffset>
                </wp:positionH>
                <wp:positionV relativeFrom="paragraph">
                  <wp:posOffset>156845</wp:posOffset>
                </wp:positionV>
                <wp:extent cx="4914900" cy="447675"/>
                <wp:effectExtent l="57150" t="38100" r="57150" b="85725"/>
                <wp:wrapNone/>
                <wp:docPr id="1075740035" name="Dirsek Bağlayıcısı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14900" cy="447675"/>
                        </a:xfrm>
                        <a:prstGeom prst="bentConnector3">
                          <a:avLst>
                            <a:gd name="adj1" fmla="val 98758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CA8925" id="Dirsek Bağlayıcısı 42" o:spid="_x0000_s1026" type="#_x0000_t34" style="position:absolute;margin-left:-13.65pt;margin-top:12.35pt;width:387pt;height:35.25pt;z-index:251680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" adj="21332" strokecolor="#5cc5c5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</w:p>
    <w:p w14:paraId="2D09EB1D" w14:textId="4F98D1C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76160" behindDoc="0" locked="0" layoutInCell="1" allowOverlap="1" wp14:anchorId="7A5D3C7C" wp14:editId="10FBACAA">
                <wp:simplePos x="0" y="0"/>
                <wp:positionH relativeFrom="column">
                  <wp:posOffset>4560569</wp:posOffset>
                </wp:positionH>
                <wp:positionV relativeFrom="paragraph">
                  <wp:posOffset>497841</wp:posOffset>
                </wp:positionV>
                <wp:extent cx="1438418" cy="857250"/>
                <wp:effectExtent l="57150" t="38100" r="85725" b="95250"/>
                <wp:wrapNone/>
                <wp:docPr id="89109914" name="Metin Kutusu 891099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438418" cy="85725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72C94B2" w14:textId="77777777" w:rsidR="00B75128" w:rsidRPr="001345E7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1345E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Şekil veya çizelge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ile paragraf arasında 1 satır aralığı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5D3C7C" id="Metin Kutusu 89109914" o:spid="_x0000_s1113" type="#_x0000_t202" style="position:absolute;left:0;text-align:left;margin-left:359.1pt;margin-top:39.2pt;width:113.25pt;height:67.5pt;flip:x;z-index:2516761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" fillcolor="#2555a6" strokecolor="#795d9b [3047]">
                <v:shadow on="t" color="black" opacity="24903f" origin=",.5" offset="0,.55556mm"/>
                <v:textbox>
                  <w:txbxContent>
                    <w:p w14:paraId="172C94B2" w14:textId="77777777" w:rsidR="00B75128" w:rsidRPr="001345E7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1345E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Şekil veya çizelge </w:t>
                      </w:r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ile paragraf arasında 1 satır aralığı boşluk bırakılır.</w:t>
                      </w:r>
                    </w:p>
                  </w:txbxContent>
                </v:textbox>
              </v:shape>
            </w:pict>
          </mc:Fallback>
        </mc:AlternateConten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 w:rsidRPr="009B2100">
        <w:rPr>
          <w:b w:val="0"/>
          <w:szCs w:val="24"/>
        </w:rPr>
        <w:t xml:space="preserve"> (Şekil </w:t>
      </w:r>
      <w:r>
        <w:rPr>
          <w:b w:val="0"/>
          <w:szCs w:val="24"/>
        </w:rPr>
        <w:t>1.1).</w:t>
      </w:r>
    </w:p>
    <w:p w14:paraId="708D8DA0" w14:textId="09207588" w:rsidR="00B75128" w:rsidRPr="009B2100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8208" behindDoc="0" locked="0" layoutInCell="1" allowOverlap="1" wp14:anchorId="5225064F" wp14:editId="4A8396B9">
                <wp:simplePos x="0" y="0"/>
                <wp:positionH relativeFrom="column">
                  <wp:posOffset>2998469</wp:posOffset>
                </wp:positionH>
                <wp:positionV relativeFrom="paragraph">
                  <wp:posOffset>76834</wp:posOffset>
                </wp:positionV>
                <wp:extent cx="1476375" cy="1"/>
                <wp:effectExtent l="0" t="133350" r="0" b="171450"/>
                <wp:wrapNone/>
                <wp:docPr id="99926812" name="Düz Ok Bağlayıcısı 999268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0800000" flipV="1">
                          <a:off x="0" y="0"/>
                          <a:ext cx="1476375" cy="1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209548" id="Düz Ok Bağlayıcısı 99926812" o:spid="_x0000_s1026" type="#_x0000_t32" style="position:absolute;margin-left:236.1pt;margin-top:6.05pt;width:116.25pt;height:0;rotation:180;flip:y;z-index:251678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</w:p>
    <w:p w14:paraId="017F2804" w14:textId="17BB5FB6" w:rsidR="00B75128" w:rsidRDefault="00B75128" w:rsidP="00B75128">
      <w:pPr>
        <w:pStyle w:val="GvdeMetni2"/>
        <w:tabs>
          <w:tab w:val="clear" w:pos="426"/>
        </w:tabs>
        <w:jc w:val="center"/>
        <w:rPr>
          <w:noProof/>
          <w:szCs w:val="24"/>
          <w:lang w:val="en-US" w:eastAsia="en-US"/>
        </w:rPr>
      </w:pPr>
      <w:r>
        <w:rPr>
          <w:noProof/>
        </w:rPr>
        <w:drawing>
          <wp:inline distT="0" distB="0" distL="0" distR="0" wp14:anchorId="6D82313D" wp14:editId="43749BA3">
            <wp:extent cx="1371600" cy="913398"/>
            <wp:effectExtent l="19050" t="19050" r="19050" b="20320"/>
            <wp:docPr id="537133799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esim 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382776" cy="9208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 w:eastAsia="en-US"/>
        </w:rPr>
        <w:t xml:space="preserve"> </w:t>
      </w:r>
    </w:p>
    <w:p w14:paraId="062EE2B8" w14:textId="77777777" w:rsidR="00B75128" w:rsidRPr="009F45B1" w:rsidRDefault="00B75128" w:rsidP="00B75128">
      <w:pPr>
        <w:pStyle w:val="GvdeMetni2"/>
        <w:tabs>
          <w:tab w:val="clear" w:pos="426"/>
        </w:tabs>
        <w:ind w:left="1418" w:hanging="1418"/>
        <w:rPr>
          <w:b w:val="0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9712" behindDoc="0" locked="0" layoutInCell="1" allowOverlap="1" wp14:anchorId="635F147B" wp14:editId="51A190CB">
                <wp:simplePos x="0" y="0"/>
                <wp:positionH relativeFrom="column">
                  <wp:posOffset>4730115</wp:posOffset>
                </wp:positionH>
                <wp:positionV relativeFrom="paragraph">
                  <wp:posOffset>270510</wp:posOffset>
                </wp:positionV>
                <wp:extent cx="1029335" cy="683895"/>
                <wp:effectExtent l="0" t="95250" r="56515" b="97155"/>
                <wp:wrapNone/>
                <wp:docPr id="404606351" name="Dirsek Bağlayıcısı 1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0800000">
                          <a:off x="0" y="0"/>
                          <a:ext cx="1029335" cy="683895"/>
                        </a:xfrm>
                        <a:prstGeom prst="bentConnector3">
                          <a:avLst>
                            <a:gd name="adj1" fmla="val 50000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39CBB2" id="Dirsek Bağlayıcısı 131" o:spid="_x0000_s1026" type="#_x0000_t34" style="position:absolute;margin-left:372.45pt;margin-top:21.3pt;width:81.05pt;height:53.85pt;rotation:180;z-index:251699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" strokecolor="#5cc5c5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  <w:r w:rsidRPr="009F45B1">
        <w:rPr>
          <w:b w:val="0"/>
          <w:szCs w:val="24"/>
        </w:rPr>
        <w:t xml:space="preserve">Şekil 1.1. </w:t>
      </w:r>
      <w:proofErr w:type="spellStart"/>
      <w:r>
        <w:rPr>
          <w:b w:val="0"/>
          <w:szCs w:val="24"/>
        </w:rPr>
        <w:t>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aaaaaaaaaaaaaaaaaaaaaaaaaaaaaaaaaa</w:t>
      </w:r>
      <w:proofErr w:type="spellEnd"/>
    </w:p>
    <w:p w14:paraId="4FBC6856" w14:textId="0E3C93EF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97664" behindDoc="0" locked="0" layoutInCell="1" allowOverlap="1" wp14:anchorId="3E3C9AFB" wp14:editId="4503E229">
                <wp:simplePos x="0" y="0"/>
                <wp:positionH relativeFrom="page">
                  <wp:posOffset>5403215</wp:posOffset>
                </wp:positionH>
                <wp:positionV relativeFrom="paragraph">
                  <wp:posOffset>608330</wp:posOffset>
                </wp:positionV>
                <wp:extent cx="2238375" cy="552450"/>
                <wp:effectExtent l="57150" t="38100" r="85725" b="95250"/>
                <wp:wrapNone/>
                <wp:docPr id="2010149057" name="Metin Kutusu 20101490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2238375" cy="55245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4512E1B" w14:textId="77777777" w:rsidR="00B75128" w:rsidRPr="001345E7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B55DA1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Çizelge ve Şekil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isimlerinin</w:t>
                            </w:r>
                            <w:r w:rsidRPr="00B55DA1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sonuna nokta veya virgül konulmamalıd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3C9AFB" id="Metin Kutusu 2010149057" o:spid="_x0000_s1114" type="#_x0000_t202" style="position:absolute;left:0;text-align:left;margin-left:425.45pt;margin-top:47.9pt;width:176.25pt;height:43.5pt;flip:x;z-index:2516976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" fillcolor="#2555a6" strokecolor="#795d9b [3047]">
                <v:shadow on="t" color="black" opacity="24903f" origin=",.5" offset="0,.55556mm"/>
                <v:textbox>
                  <w:txbxContent>
                    <w:p w14:paraId="24512E1B" w14:textId="77777777" w:rsidR="00B75128" w:rsidRPr="001345E7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B55DA1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Çizelge ve Şekil </w:t>
                      </w:r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isimlerinin</w:t>
                      </w:r>
                      <w:r w:rsidRPr="00B55DA1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sonuna nokta veya virgül konulmamalıdır.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09FB9920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 w:rsidRPr="009F45B1">
        <w:rPr>
          <w:b w:val="0"/>
          <w:szCs w:val="24"/>
        </w:rPr>
        <w:t>A</w:t>
      </w:r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r w:rsidRPr="00573162">
        <w:rPr>
          <w:b w:val="0"/>
          <w:szCs w:val="24"/>
          <w:highlight w:val="yellow"/>
        </w:rPr>
        <w:t>(</w:t>
      </w:r>
      <w:r>
        <w:rPr>
          <w:b w:val="0"/>
          <w:szCs w:val="24"/>
          <w:highlight w:val="yellow"/>
        </w:rPr>
        <w:t>Yiğit</w:t>
      </w:r>
      <w:r w:rsidRPr="00573162">
        <w:rPr>
          <w:b w:val="0"/>
          <w:szCs w:val="24"/>
          <w:highlight w:val="yellow"/>
        </w:rPr>
        <w:t xml:space="preserve"> vd., 2003).</w:t>
      </w:r>
    </w:p>
    <w:p w14:paraId="142E07BE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44EBB075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</w:t>
      </w:r>
      <w:proofErr w:type="spellEnd"/>
      <w:r>
        <w:rPr>
          <w:b w:val="0"/>
          <w:szCs w:val="24"/>
        </w:rPr>
        <w:t xml:space="preserve"> </w:t>
      </w:r>
      <w:r>
        <w:rPr>
          <w:b w:val="0"/>
          <w:szCs w:val="24"/>
          <w:highlight w:val="yellow"/>
        </w:rPr>
        <w:t>Yiğit</w:t>
      </w:r>
      <w:r w:rsidRPr="007023DA">
        <w:rPr>
          <w:b w:val="0"/>
          <w:szCs w:val="24"/>
          <w:highlight w:val="yellow"/>
        </w:rPr>
        <w:t xml:space="preserve"> (1984), </w:t>
      </w:r>
      <w:r>
        <w:rPr>
          <w:b w:val="0"/>
          <w:szCs w:val="24"/>
          <w:highlight w:val="yellow"/>
        </w:rPr>
        <w:t>Yiğit ve Yıldırım</w:t>
      </w:r>
      <w:r w:rsidRPr="007023DA">
        <w:rPr>
          <w:b w:val="0"/>
          <w:szCs w:val="24"/>
          <w:highlight w:val="yellow"/>
        </w:rPr>
        <w:t xml:space="preserve"> (1991) ve </w:t>
      </w:r>
      <w:r>
        <w:rPr>
          <w:b w:val="0"/>
          <w:szCs w:val="24"/>
          <w:highlight w:val="yellow"/>
        </w:rPr>
        <w:t>Uçar</w:t>
      </w:r>
      <w:r w:rsidRPr="007023DA">
        <w:rPr>
          <w:b w:val="0"/>
          <w:szCs w:val="24"/>
          <w:highlight w:val="yellow"/>
        </w:rPr>
        <w:t xml:space="preserve"> vd. (2010)</w:t>
      </w:r>
      <w:r w:rsidRPr="009B2100"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>.</w:t>
      </w:r>
    </w:p>
    <w:p w14:paraId="20DD4755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</w:p>
    <w:p w14:paraId="64063EA6" w14:textId="392DC35E" w:rsidR="00B75128" w:rsidRPr="00BD1CB3" w:rsidRDefault="00B75128" w:rsidP="00B75128">
      <w:pPr>
        <w:pStyle w:val="GvdeMetni2"/>
        <w:spacing w:line="360" w:lineRule="auto"/>
        <w:ind w:left="426" w:hanging="426"/>
        <w:rPr>
          <w:szCs w:val="24"/>
        </w:rPr>
      </w:pPr>
      <w:r w:rsidRPr="00BD1CB3">
        <w:rPr>
          <w:szCs w:val="24"/>
        </w:rPr>
        <w:t xml:space="preserve">1.1. </w:t>
      </w:r>
      <w:proofErr w:type="spellStart"/>
      <w:r w:rsidRPr="00BD1CB3">
        <w:rPr>
          <w:szCs w:val="24"/>
        </w:rPr>
        <w:t>Aaaaaaaaaaaaaaa</w:t>
      </w:r>
      <w:proofErr w:type="spellEnd"/>
      <w:r w:rsidRPr="00BD1CB3">
        <w:rPr>
          <w:szCs w:val="24"/>
        </w:rPr>
        <w:t xml:space="preserve"> </w:t>
      </w:r>
      <w:proofErr w:type="spellStart"/>
      <w:r w:rsidRPr="00BD1CB3">
        <w:rPr>
          <w:szCs w:val="24"/>
        </w:rPr>
        <w:t>Bbbbbbbbbbbbbbbbbbbb</w:t>
      </w:r>
      <w:proofErr w:type="spellEnd"/>
      <w:r w:rsidRPr="00BD1CB3">
        <w:rPr>
          <w:szCs w:val="24"/>
        </w:rPr>
        <w:t xml:space="preserve"> </w:t>
      </w:r>
      <w:proofErr w:type="spellStart"/>
      <w:r w:rsidRPr="00BD1CB3">
        <w:rPr>
          <w:szCs w:val="24"/>
        </w:rPr>
        <w:t>Cccccccccccccc</w:t>
      </w:r>
      <w:r>
        <w:rPr>
          <w:szCs w:val="24"/>
        </w:rPr>
        <w:t>ccccc</w:t>
      </w:r>
      <w:r w:rsidRPr="00BD1CB3">
        <w:rPr>
          <w:szCs w:val="24"/>
        </w:rPr>
        <w:t>ccccccccc</w:t>
      </w:r>
      <w:proofErr w:type="spellEnd"/>
      <w:r w:rsidRPr="00BD1CB3">
        <w:rPr>
          <w:szCs w:val="24"/>
        </w:rPr>
        <w:t xml:space="preserve"> </w:t>
      </w:r>
      <w:proofErr w:type="spellStart"/>
      <w:r w:rsidRPr="00BD1CB3">
        <w:rPr>
          <w:szCs w:val="24"/>
        </w:rPr>
        <w:t>Dddddddddddddddddddddddd</w:t>
      </w:r>
      <w:proofErr w:type="spellEnd"/>
      <w:r w:rsidRPr="00BD1CB3">
        <w:rPr>
          <w:szCs w:val="24"/>
        </w:rPr>
        <w:t xml:space="preserve"> </w:t>
      </w:r>
      <w:proofErr w:type="spellStart"/>
      <w:r w:rsidRPr="00BD1CB3">
        <w:rPr>
          <w:szCs w:val="24"/>
        </w:rPr>
        <w:t>Eeeeeeeeeeeeeeeeeeeee</w:t>
      </w:r>
      <w:proofErr w:type="spellEnd"/>
      <w:r w:rsidRPr="00BD1CB3">
        <w:rPr>
          <w:szCs w:val="24"/>
        </w:rPr>
        <w:t xml:space="preserve"> </w:t>
      </w:r>
      <w:proofErr w:type="spellStart"/>
      <w:r w:rsidRPr="00BD1CB3">
        <w:rPr>
          <w:szCs w:val="24"/>
        </w:rPr>
        <w:t>fffffffffffffffffffffff</w:t>
      </w:r>
      <w:proofErr w:type="spellEnd"/>
    </w:p>
    <w:p w14:paraId="5E9E5E0A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</w:p>
    <w:p w14:paraId="7C8A8982" w14:textId="77777777" w:rsidR="00B75128" w:rsidRPr="009B2100" w:rsidRDefault="00B75128" w:rsidP="00B75128">
      <w:pPr>
        <w:pStyle w:val="GvdeMetni2"/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>.</w:t>
      </w:r>
    </w:p>
    <w:p w14:paraId="69CA454C" w14:textId="77777777" w:rsidR="00B75128" w:rsidRDefault="00B75128" w:rsidP="00B75128">
      <w:pPr>
        <w:pStyle w:val="GvdeMetni2"/>
        <w:spacing w:line="360" w:lineRule="auto"/>
        <w:jc w:val="center"/>
        <w:rPr>
          <w:b w:val="0"/>
          <w:szCs w:val="24"/>
        </w:rPr>
      </w:pPr>
    </w:p>
    <w:p w14:paraId="0FD1653B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 xml:space="preserve"> </w:t>
      </w:r>
      <w:proofErr w:type="spellStart"/>
      <w:r w:rsidRPr="00573162">
        <w:rPr>
          <w:b w:val="0"/>
          <w:szCs w:val="24"/>
        </w:rPr>
        <w:t>aaa</w:t>
      </w:r>
      <w:r>
        <w:rPr>
          <w:b w:val="0"/>
          <w:szCs w:val="24"/>
        </w:rPr>
        <w:t>bbbbbbbbbbbbbbbcccccc</w:t>
      </w:r>
      <w:r w:rsidRPr="00573162">
        <w:rPr>
          <w:b w:val="0"/>
          <w:szCs w:val="24"/>
        </w:rPr>
        <w:t>aaa</w:t>
      </w:r>
      <w:proofErr w:type="spellEnd"/>
      <w:r w:rsidRPr="00573162">
        <w:rPr>
          <w:b w:val="0"/>
          <w:szCs w:val="24"/>
        </w:rPr>
        <w:t xml:space="preserve"> Çizelge 1.1’de </w:t>
      </w:r>
      <w:proofErr w:type="spellStart"/>
      <w:r w:rsidRPr="00573162">
        <w:rPr>
          <w:b w:val="0"/>
          <w:szCs w:val="24"/>
        </w:rPr>
        <w:t>aaaaaaa</w:t>
      </w:r>
      <w:proofErr w:type="spellEnd"/>
      <w:r w:rsidRPr="00573162">
        <w:rPr>
          <w:b w:val="0"/>
          <w:szCs w:val="24"/>
        </w:rPr>
        <w:t xml:space="preserve"> </w:t>
      </w:r>
      <w:r w:rsidRPr="007023DA">
        <w:rPr>
          <w:b w:val="0"/>
          <w:szCs w:val="24"/>
          <w:highlight w:val="yellow"/>
        </w:rPr>
        <w:t>(</w:t>
      </w:r>
      <w:proofErr w:type="spellStart"/>
      <w:r>
        <w:rPr>
          <w:b w:val="0"/>
          <w:szCs w:val="24"/>
          <w:highlight w:val="yellow"/>
        </w:rPr>
        <w:t>Almeida</w:t>
      </w:r>
      <w:proofErr w:type="spellEnd"/>
      <w:r w:rsidRPr="007023DA">
        <w:rPr>
          <w:b w:val="0"/>
          <w:szCs w:val="24"/>
          <w:highlight w:val="yellow"/>
        </w:rPr>
        <w:t>, 20</w:t>
      </w:r>
      <w:r>
        <w:rPr>
          <w:b w:val="0"/>
          <w:szCs w:val="24"/>
          <w:highlight w:val="yellow"/>
        </w:rPr>
        <w:t>03</w:t>
      </w:r>
      <w:r w:rsidRPr="007023DA">
        <w:rPr>
          <w:b w:val="0"/>
          <w:szCs w:val="24"/>
          <w:highlight w:val="yellow"/>
        </w:rPr>
        <w:t>).</w:t>
      </w:r>
    </w:p>
    <w:p w14:paraId="6F253C22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0280CAEF" w14:textId="77777777" w:rsidR="00B75128" w:rsidRPr="009F45B1" w:rsidRDefault="00B75128" w:rsidP="00B75128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9F45B1">
        <w:rPr>
          <w:b w:val="0"/>
          <w:szCs w:val="24"/>
        </w:rPr>
        <w:t xml:space="preserve">Çizelge 1.1. </w:t>
      </w:r>
      <w:proofErr w:type="spellStart"/>
      <w:r>
        <w:rPr>
          <w:b w:val="0"/>
          <w:szCs w:val="24"/>
        </w:rPr>
        <w:t>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bbbbbbbb</w:t>
      </w:r>
      <w:proofErr w:type="spellEnd"/>
      <w:r w:rsidRPr="009F45B1">
        <w:rPr>
          <w:b w:val="0"/>
          <w:szCs w:val="24"/>
        </w:rPr>
        <w:t xml:space="preserve"> </w:t>
      </w:r>
      <w:r w:rsidRPr="00573162">
        <w:rPr>
          <w:b w:val="0"/>
          <w:szCs w:val="24"/>
          <w:highlight w:val="yellow"/>
        </w:rPr>
        <w:t>(</w:t>
      </w:r>
      <w:proofErr w:type="spellStart"/>
      <w:r>
        <w:rPr>
          <w:b w:val="0"/>
          <w:szCs w:val="24"/>
          <w:highlight w:val="yellow"/>
        </w:rPr>
        <w:t>Almeida</w:t>
      </w:r>
      <w:proofErr w:type="spellEnd"/>
      <w:r w:rsidRPr="00573162">
        <w:rPr>
          <w:b w:val="0"/>
          <w:szCs w:val="24"/>
          <w:highlight w:val="yellow"/>
        </w:rPr>
        <w:t>, 20</w:t>
      </w:r>
      <w:r>
        <w:rPr>
          <w:b w:val="0"/>
          <w:szCs w:val="24"/>
          <w:highlight w:val="yellow"/>
        </w:rPr>
        <w:t>03</w:t>
      </w:r>
      <w:r w:rsidRPr="00573162">
        <w:rPr>
          <w:b w:val="0"/>
          <w:szCs w:val="24"/>
          <w:highlight w:val="yellow"/>
        </w:rPr>
        <w:t>)</w:t>
      </w:r>
    </w:p>
    <w:tbl>
      <w:tblPr>
        <w:tblStyle w:val="TabloKlavuzu"/>
        <w:tblW w:w="6039" w:type="dxa"/>
        <w:jc w:val="center"/>
        <w:tblLook w:val="04A0" w:firstRow="1" w:lastRow="0" w:firstColumn="1" w:lastColumn="0" w:noHBand="0" w:noVBand="1"/>
      </w:tblPr>
      <w:tblGrid>
        <w:gridCol w:w="1057"/>
        <w:gridCol w:w="2177"/>
        <w:gridCol w:w="1641"/>
        <w:gridCol w:w="1164"/>
      </w:tblGrid>
      <w:tr w:rsidR="00B75128" w:rsidRPr="009F45B1" w14:paraId="49860602" w14:textId="77777777" w:rsidTr="00393A1D">
        <w:trPr>
          <w:jc w:val="center"/>
        </w:trPr>
        <w:tc>
          <w:tcPr>
            <w:tcW w:w="1057" w:type="dxa"/>
          </w:tcPr>
          <w:p w14:paraId="21F5D990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</w:p>
        </w:tc>
        <w:tc>
          <w:tcPr>
            <w:tcW w:w="2177" w:type="dxa"/>
          </w:tcPr>
          <w:p w14:paraId="6FA83FA1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 xml:space="preserve">FCR </w:t>
            </w:r>
            <w:r w:rsidRPr="009F45B1">
              <w:rPr>
                <w:b w:val="0"/>
                <w:szCs w:val="24"/>
              </w:rPr>
              <w:t>Değeri</w:t>
            </w:r>
          </w:p>
        </w:tc>
        <w:tc>
          <w:tcPr>
            <w:tcW w:w="1641" w:type="dxa"/>
          </w:tcPr>
          <w:p w14:paraId="249DFDEC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AA</w:t>
            </w:r>
            <w:r w:rsidRPr="009F45B1">
              <w:rPr>
                <w:b w:val="0"/>
                <w:szCs w:val="24"/>
              </w:rPr>
              <w:t xml:space="preserve"> Değeri</w:t>
            </w:r>
          </w:p>
        </w:tc>
        <w:tc>
          <w:tcPr>
            <w:tcW w:w="1164" w:type="dxa"/>
          </w:tcPr>
          <w:p w14:paraId="5C231914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WA</w:t>
            </w:r>
          </w:p>
        </w:tc>
      </w:tr>
      <w:tr w:rsidR="00B75128" w:rsidRPr="009F45B1" w14:paraId="31FC9728" w14:textId="77777777" w:rsidTr="00393A1D">
        <w:trPr>
          <w:jc w:val="center"/>
        </w:trPr>
        <w:tc>
          <w:tcPr>
            <w:tcW w:w="1057" w:type="dxa"/>
          </w:tcPr>
          <w:p w14:paraId="35A14A3A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KP1</w:t>
            </w:r>
          </w:p>
        </w:tc>
        <w:tc>
          <w:tcPr>
            <w:tcW w:w="2177" w:type="dxa"/>
          </w:tcPr>
          <w:p w14:paraId="07A96233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 w:rsidRPr="009F45B1">
              <w:rPr>
                <w:b w:val="0"/>
                <w:szCs w:val="24"/>
              </w:rPr>
              <w:t>0.</w:t>
            </w:r>
            <w:r>
              <w:rPr>
                <w:b w:val="0"/>
                <w:szCs w:val="24"/>
              </w:rPr>
              <w:t>23</w:t>
            </w:r>
          </w:p>
        </w:tc>
        <w:tc>
          <w:tcPr>
            <w:tcW w:w="1641" w:type="dxa"/>
          </w:tcPr>
          <w:p w14:paraId="0828EAD0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64</w:t>
            </w:r>
          </w:p>
        </w:tc>
        <w:tc>
          <w:tcPr>
            <w:tcW w:w="1164" w:type="dxa"/>
          </w:tcPr>
          <w:p w14:paraId="24C4EE74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86</w:t>
            </w:r>
          </w:p>
        </w:tc>
      </w:tr>
      <w:tr w:rsidR="00B75128" w:rsidRPr="009F45B1" w14:paraId="2B997DDF" w14:textId="77777777" w:rsidTr="00393A1D">
        <w:trPr>
          <w:jc w:val="center"/>
        </w:trPr>
        <w:tc>
          <w:tcPr>
            <w:tcW w:w="1057" w:type="dxa"/>
          </w:tcPr>
          <w:p w14:paraId="423FAA27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KP3</w:t>
            </w:r>
          </w:p>
        </w:tc>
        <w:tc>
          <w:tcPr>
            <w:tcW w:w="2177" w:type="dxa"/>
          </w:tcPr>
          <w:p w14:paraId="1F6F8518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2.36</w:t>
            </w:r>
          </w:p>
        </w:tc>
        <w:tc>
          <w:tcPr>
            <w:tcW w:w="1641" w:type="dxa"/>
          </w:tcPr>
          <w:p w14:paraId="1451A4EA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32</w:t>
            </w:r>
          </w:p>
        </w:tc>
        <w:tc>
          <w:tcPr>
            <w:tcW w:w="1164" w:type="dxa"/>
          </w:tcPr>
          <w:p w14:paraId="1B306B85" w14:textId="77777777" w:rsidR="00B75128" w:rsidRPr="009F45B1" w:rsidRDefault="00B75128" w:rsidP="00393A1D">
            <w:pPr>
              <w:pStyle w:val="GvdeMetni2"/>
              <w:tabs>
                <w:tab w:val="clear" w:pos="426"/>
              </w:tabs>
              <w:jc w:val="center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97</w:t>
            </w:r>
          </w:p>
        </w:tc>
      </w:tr>
    </w:tbl>
    <w:p w14:paraId="13C34620" w14:textId="53254E8B" w:rsidR="00B75128" w:rsidRPr="009F45B1" w:rsidRDefault="004303DA" w:rsidP="00B75128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9F45B1">
        <w:rPr>
          <w:b/>
          <w:noProof/>
          <w:sz w:val="28"/>
          <w:szCs w:val="28"/>
        </w:rPr>
        <w:lastRenderedPageBreak/>
        <mc:AlternateContent>
          <mc:Choice Requires="wpg">
            <w:drawing>
              <wp:anchor distT="0" distB="0" distL="114300" distR="114300" simplePos="0" relativeHeight="251671040" behindDoc="0" locked="0" layoutInCell="1" allowOverlap="1" wp14:anchorId="3AF65ABA" wp14:editId="1AC9C8A8">
                <wp:simplePos x="0" y="0"/>
                <wp:positionH relativeFrom="column">
                  <wp:posOffset>-1386840</wp:posOffset>
                </wp:positionH>
                <wp:positionV relativeFrom="paragraph">
                  <wp:posOffset>-643890</wp:posOffset>
                </wp:positionV>
                <wp:extent cx="7290435" cy="923290"/>
                <wp:effectExtent l="57150" t="38100" r="81915" b="86360"/>
                <wp:wrapNone/>
                <wp:docPr id="1611641708" name="Grup 161164170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290435" cy="923290"/>
                          <a:chOff x="-2029722" y="-49272"/>
                          <a:chExt cx="4178711" cy="265010"/>
                        </a:xfrm>
                      </wpg:grpSpPr>
                      <wps:wsp>
                        <wps:cNvPr id="724670978" name="Metin Kutusu 724670978"/>
                        <wps:cNvSpPr txBox="1"/>
                        <wps:spPr>
                          <a:xfrm>
                            <a:off x="-2029722" y="-49272"/>
                            <a:ext cx="4178711" cy="166770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6A98499" w14:textId="77777777" w:rsidR="00B75128" w:rsidRPr="00794B67" w:rsidRDefault="00B75128" w:rsidP="00B75128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TÜM ANA METİN,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.5 SATIR ARALIĞI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İLE YAZILMALIDIR.  HER BAŞLIK VE PARAGRAFTAN SONRA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 SATIR BOŞLUK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KULLANILMALIDIR. </w:t>
                              </w:r>
                              <w:r w:rsidRPr="00794B6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ANA BÖLÜMLER AYRI SAYFADAN BAŞLA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5894061" name="Sol Ayraç 85894061"/>
                        <wps:cNvSpPr/>
                        <wps:spPr>
                          <a:xfrm rot="16200000" flipV="1">
                            <a:off x="16707" y="-1892537"/>
                            <a:ext cx="99956" cy="4116594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AF65ABA" id="Grup 1611641708" o:spid="_x0000_s1115" style="position:absolute;left:0;text-align:left;margin-left:-109.2pt;margin-top:-50.7pt;width:574.05pt;height:72.7pt;z-index:251671040;mso-width-relative:margin;mso-height-relative:margin" coordorigin="-20297,-492" coordsize="41787,26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">
                <v:shape id="Metin Kutusu 724670978" o:spid="_x0000_s1116" type="#_x0000_t202" style="position:absolute;left:-20297;top:-492;width:41786;height:166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" fillcolor="#2555a6" strokecolor="#795d9b [3047]">
                  <v:shadow on="t" color="black" opacity="24903f" origin=",.5" offset="0,.55556mm"/>
                  <v:textbox>
                    <w:txbxContent>
                      <w:p w14:paraId="36A98499" w14:textId="77777777" w:rsidR="00B75128" w:rsidRPr="00794B67" w:rsidRDefault="00B75128" w:rsidP="00B75128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TÜM ANA METİN,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.5 SATIR ARALIĞI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İLE YAZILMALIDIR.  HER BAŞLIK VE PARAGRAFTAN SONRA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 SATIR BOŞLUK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KULLANILMALIDIR. </w:t>
                        </w:r>
                        <w:r w:rsidRPr="00794B6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ANA BÖLÜMLER AYRI SAYFADAN BAŞLAR.</w:t>
                        </w:r>
                      </w:p>
                    </w:txbxContent>
                  </v:textbox>
                </v:shape>
                <v:shape id="Sol Ayraç 85894061" o:spid="_x0000_s1117" type="#_x0000_t87" style="position:absolute;left:167;top:-18926;width:1000;height:41165;rotation: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" adj="239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</w:p>
    <w:p w14:paraId="4565EAEE" w14:textId="67373DD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rPr>
          <w:szCs w:val="24"/>
        </w:rPr>
      </w:pPr>
      <w:r>
        <w:rPr>
          <w:b w:val="0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84352" behindDoc="0" locked="0" layoutInCell="1" allowOverlap="1" wp14:anchorId="7A8D85C6" wp14:editId="37E46E6A">
                <wp:simplePos x="0" y="0"/>
                <wp:positionH relativeFrom="column">
                  <wp:posOffset>-640080</wp:posOffset>
                </wp:positionH>
                <wp:positionV relativeFrom="paragraph">
                  <wp:posOffset>347345</wp:posOffset>
                </wp:positionV>
                <wp:extent cx="533400" cy="495300"/>
                <wp:effectExtent l="57150" t="95250" r="0" b="95250"/>
                <wp:wrapNone/>
                <wp:docPr id="1348424821" name="Dirsek Bağlayıcısı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33400" cy="495300"/>
                        </a:xfrm>
                        <a:prstGeom prst="bentConnector3">
                          <a:avLst>
                            <a:gd name="adj1" fmla="val 1765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E81E64" id="Dirsek Bağlayıcısı 46" o:spid="_x0000_s1026" type="#_x0000_t34" style="position:absolute;margin-left:-50.4pt;margin-top:27.35pt;width:42pt;height:39pt;flip:y;z-index:251684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" adj="381" strokecolor="#5cc5c5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  <w:r>
        <w:rPr>
          <w:szCs w:val="24"/>
        </w:rPr>
        <w:t xml:space="preserve">2. </w:t>
      </w:r>
      <w:r w:rsidRPr="009F45B1">
        <w:rPr>
          <w:szCs w:val="24"/>
        </w:rPr>
        <w:t>KAYNAK ÖZETLERİ</w:t>
      </w:r>
    </w:p>
    <w:p w14:paraId="71F28ADE" w14:textId="0CE1F29E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</w:p>
    <w:p w14:paraId="00C661C3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  <w:r w:rsidRPr="00DF31D2">
        <w:rPr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681280" behindDoc="0" locked="0" layoutInCell="1" allowOverlap="1" wp14:anchorId="560B8F04" wp14:editId="147A5F2D">
                <wp:simplePos x="0" y="0"/>
                <wp:positionH relativeFrom="column">
                  <wp:posOffset>-1192530</wp:posOffset>
                </wp:positionH>
                <wp:positionV relativeFrom="paragraph">
                  <wp:posOffset>450215</wp:posOffset>
                </wp:positionV>
                <wp:extent cx="1133475" cy="1012190"/>
                <wp:effectExtent l="57150" t="38100" r="85725" b="92710"/>
                <wp:wrapNone/>
                <wp:docPr id="422739638" name="Metin Kutusu 4227396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133475" cy="101219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42D302A" w14:textId="77777777" w:rsidR="00B75128" w:rsidRPr="00DF31D2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DF31D2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Başlık ile paragraf arasında 1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0B8F04" id="Metin Kutusu 422739638" o:spid="_x0000_s1118" type="#_x0000_t202" style="position:absolute;left:0;text-align:left;margin-left:-93.9pt;margin-top:35.45pt;width:89.25pt;height:79.7pt;flip:x;z-index:251681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" fillcolor="#2555a6" strokecolor="#795d9b [3047]">
                <v:shadow on="t" color="black" opacity="24903f" origin=",.5" offset="0,.55556mm"/>
                <v:textbox>
                  <w:txbxContent>
                    <w:p w14:paraId="542D302A" w14:textId="77777777" w:rsidR="00B75128" w:rsidRPr="00DF31D2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DF31D2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Başlık ile paragraf arasında 1 satır boşluk bırakılır.</w:t>
                      </w:r>
                    </w:p>
                  </w:txbxContent>
                </v:textbox>
              </v:shape>
            </w:pict>
          </mc:Fallback>
        </mc:AlternateConten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r w:rsidRPr="00573162">
        <w:rPr>
          <w:b w:val="0"/>
          <w:szCs w:val="24"/>
          <w:highlight w:val="yellow"/>
        </w:rPr>
        <w:t>(</w:t>
      </w:r>
      <w:r>
        <w:rPr>
          <w:b w:val="0"/>
          <w:szCs w:val="24"/>
          <w:highlight w:val="yellow"/>
        </w:rPr>
        <w:t>Yiğit ve Didinen,</w:t>
      </w:r>
      <w:r w:rsidRPr="00573162">
        <w:rPr>
          <w:b w:val="0"/>
          <w:szCs w:val="24"/>
          <w:highlight w:val="yellow"/>
        </w:rPr>
        <w:t xml:space="preserve"> </w:t>
      </w:r>
      <w:r>
        <w:rPr>
          <w:b w:val="0"/>
          <w:szCs w:val="24"/>
          <w:highlight w:val="yellow"/>
        </w:rPr>
        <w:t>1985</w:t>
      </w:r>
      <w:r w:rsidRPr="00573162">
        <w:rPr>
          <w:b w:val="0"/>
          <w:szCs w:val="24"/>
          <w:highlight w:val="yellow"/>
        </w:rPr>
        <w:t>).</w:t>
      </w:r>
    </w:p>
    <w:p w14:paraId="55A113BC" w14:textId="77777777" w:rsidR="00B75128" w:rsidRPr="008F07B0" w:rsidRDefault="00B75128" w:rsidP="00B75128">
      <w:pPr>
        <w:pStyle w:val="GvdeMetni2"/>
        <w:spacing w:line="360" w:lineRule="auto"/>
        <w:jc w:val="center"/>
        <w:rPr>
          <w:b w:val="0"/>
          <w:szCs w:val="24"/>
        </w:rPr>
      </w:pPr>
    </w:p>
    <w:p w14:paraId="1F7EFF59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 w:rsidRPr="008F07B0">
        <w:rPr>
          <w:b w:val="0"/>
          <w:szCs w:val="24"/>
        </w:rPr>
        <w:t xml:space="preserve">; </w:t>
      </w:r>
      <w:r>
        <w:rPr>
          <w:b w:val="0"/>
          <w:szCs w:val="24"/>
          <w:highlight w:val="yellow"/>
        </w:rPr>
        <w:t>Didinen</w:t>
      </w:r>
      <w:r w:rsidRPr="00573162">
        <w:rPr>
          <w:b w:val="0"/>
          <w:szCs w:val="24"/>
          <w:highlight w:val="yellow"/>
        </w:rPr>
        <w:t xml:space="preserve"> (</w:t>
      </w:r>
      <w:r>
        <w:rPr>
          <w:b w:val="0"/>
          <w:szCs w:val="24"/>
          <w:highlight w:val="yellow"/>
        </w:rPr>
        <w:t>1990</w:t>
      </w:r>
      <w:r w:rsidRPr="00573162">
        <w:rPr>
          <w:b w:val="0"/>
          <w:szCs w:val="24"/>
          <w:highlight w:val="yellow"/>
        </w:rPr>
        <w:t>),</w:t>
      </w:r>
      <w:r w:rsidRPr="008F07B0"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</w:t>
      </w:r>
      <w:proofErr w:type="spellEnd"/>
      <w:r w:rsidRPr="008F07B0">
        <w:rPr>
          <w:b w:val="0"/>
          <w:szCs w:val="24"/>
        </w:rPr>
        <w:t xml:space="preserve">. </w:t>
      </w:r>
    </w:p>
    <w:p w14:paraId="6616B56C" w14:textId="77777777" w:rsidR="00B75128" w:rsidRPr="008F07B0" w:rsidRDefault="00B75128" w:rsidP="00B75128">
      <w:pPr>
        <w:pStyle w:val="GvdeMetni2"/>
        <w:spacing w:line="360" w:lineRule="auto"/>
        <w:jc w:val="center"/>
        <w:rPr>
          <w:b w:val="0"/>
          <w:szCs w:val="24"/>
        </w:rPr>
      </w:pPr>
    </w:p>
    <w:p w14:paraId="103AE400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1520" behindDoc="0" locked="0" layoutInCell="1" allowOverlap="1" wp14:anchorId="35A20934" wp14:editId="2447F126">
                <wp:simplePos x="0" y="0"/>
                <wp:positionH relativeFrom="leftMargin">
                  <wp:align>right</wp:align>
                </wp:positionH>
                <wp:positionV relativeFrom="paragraph">
                  <wp:posOffset>119380</wp:posOffset>
                </wp:positionV>
                <wp:extent cx="238125" cy="152400"/>
                <wp:effectExtent l="57150" t="38100" r="47625" b="95250"/>
                <wp:wrapNone/>
                <wp:docPr id="461515156" name="Düz Ok Bağlayıcısı 4615151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38125" cy="152400"/>
                        </a:xfrm>
                        <a:prstGeom prst="straightConnector1">
                          <a:avLst/>
                        </a:prstGeom>
                        <a:noFill/>
                        <a:ln w="38100" cap="flat" cmpd="sng" algn="ctr">
                          <a:solidFill>
                            <a:srgbClr val="5CC5C5"/>
                          </a:solidFill>
                          <a:prstDash val="solid"/>
                          <a:tailEnd type="arrow"/>
                        </a:ln>
                        <a:effectLst>
                          <a:outerShdw blurRad="40000" dist="23000" dir="5400000" rotWithShape="0">
                            <a:srgbClr val="000000">
                              <a:alpha val="35000"/>
                            </a:srgbClr>
                          </a:outerShdw>
                        </a:effectLst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F9B252" id="Düz Ok Bağlayıcısı 461515156" o:spid="_x0000_s1026" type="#_x0000_t32" style="position:absolute;margin-left:-32.45pt;margin-top:9.4pt;width:18.75pt;height:12pt;flip:y;z-index:251691520;visibility:visible;mso-wrap-style:square;mso-width-percent:0;mso-height-percent:0;mso-wrap-distance-left:9pt;mso-wrap-distance-top:0;mso-wrap-distance-right:9pt;mso-wrap-distance-bottom:0;mso-position-horizontal:right;mso-position-horizontal-relative:left-margin-area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" strokecolor="#5cc5c5" strokeweight="3pt">
                <v:stroke endarrow="open"/>
                <v:shadow on="t" color="black" opacity="22937f" origin=",.5" offset="0,.63889mm"/>
                <w10:wrap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2544" behindDoc="0" locked="0" layoutInCell="1" allowOverlap="1" wp14:anchorId="76FB0FCD" wp14:editId="189A12E0">
                <wp:simplePos x="0" y="0"/>
                <wp:positionH relativeFrom="column">
                  <wp:posOffset>-126365</wp:posOffset>
                </wp:positionH>
                <wp:positionV relativeFrom="paragraph">
                  <wp:posOffset>728980</wp:posOffset>
                </wp:positionV>
                <wp:extent cx="295275" cy="171450"/>
                <wp:effectExtent l="57150" t="38100" r="66675" b="95250"/>
                <wp:wrapNone/>
                <wp:docPr id="1424775741" name="Düz Ok Bağlayıcısı 14247757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95275" cy="17145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arrow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DD4AE6" id="Düz Ok Bağlayıcısı 1424775741" o:spid="_x0000_s1026" type="#_x0000_t32" style="position:absolute;margin-left:-9.95pt;margin-top:57.4pt;width:23.25pt;height:13.5pt;z-index:251692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" strokecolor="#5cc5c5" strokeweight="3pt">
                <v:stroke endarrow="open"/>
                <v:shadow on="t" color="black" opacity="22937f" origin=",.5" offset="0,.63889mm"/>
              </v:shape>
            </w:pict>
          </mc:Fallback>
        </mc:AlternateContent>
      </w:r>
      <w:r w:rsidRPr="00451536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90496" behindDoc="0" locked="0" layoutInCell="1" allowOverlap="1" wp14:anchorId="69D2E853" wp14:editId="5B27A6E5">
                <wp:simplePos x="0" y="0"/>
                <wp:positionH relativeFrom="page">
                  <wp:align>left</wp:align>
                </wp:positionH>
                <wp:positionV relativeFrom="paragraph">
                  <wp:posOffset>281305</wp:posOffset>
                </wp:positionV>
                <wp:extent cx="1238250" cy="1219200"/>
                <wp:effectExtent l="57150" t="38100" r="76200" b="95250"/>
                <wp:wrapNone/>
                <wp:docPr id="2024058323" name="Metin Kutusu 20240583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238250" cy="121920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 w="9525" cap="flat" cmpd="sng" algn="ctr">
                          <a:solidFill>
                            <a:srgbClr val="8064A2">
                              <a:shade val="95000"/>
                              <a:satMod val="105000"/>
                            </a:srgbClr>
                          </a:solidFill>
                          <a:prstDash val="solid"/>
                        </a:ln>
                        <a:effectLst>
                          <a:outerShdw blurRad="40000" dist="20000" dir="5400000" rotWithShape="0">
                            <a:srgbClr val="000000">
                              <a:alpha val="38000"/>
                            </a:srgbClr>
                          </a:outerShdw>
                        </a:effectLst>
                      </wps:spPr>
                      <wps:txbx>
                        <w:txbxContent>
                          <w:p w14:paraId="0D98A44F" w14:textId="77777777" w:rsidR="00B75128" w:rsidRPr="00451536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451536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Bu bölümde aynı konudaki kaynaklara </w:t>
                            </w:r>
                            <w:r w:rsidRPr="00451536">
                              <w:rPr>
                                <w:rFonts w:ascii="Times New Roman" w:hAnsi="Times New Roman" w:cs="Times New Roman"/>
                                <w:color w:val="FFFFFF" w:themeColor="background1"/>
                                <w:u w:val="single"/>
                              </w:rPr>
                              <w:t>tarih sırasına göre</w:t>
                            </w:r>
                            <w:r w:rsidRPr="00451536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değinilmelidir. </w:t>
                            </w:r>
                          </w:p>
                          <w:p w14:paraId="33E41722" w14:textId="77777777" w:rsidR="00B75128" w:rsidRPr="007E6ED8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D2E853" id="Metin Kutusu 2024058323" o:spid="_x0000_s1119" type="#_x0000_t202" style="position:absolute;left:0;text-align:left;margin-left:0;margin-top:22.15pt;width:97.5pt;height:96pt;flip:x;z-index:251690496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" fillcolor="#2555a6" strokecolor="#7d60a0">
                <v:shadow on="t" color="black" opacity="24903f" origin=",.5" offset="0,.55556mm"/>
                <v:textbox>
                  <w:txbxContent>
                    <w:p w14:paraId="0D98A44F" w14:textId="77777777" w:rsidR="00B75128" w:rsidRPr="00451536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451536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Bu bölümde aynı konudaki kaynaklara </w:t>
                      </w:r>
                      <w:r w:rsidRPr="00451536">
                        <w:rPr>
                          <w:rFonts w:ascii="Times New Roman" w:hAnsi="Times New Roman" w:cs="Times New Roman"/>
                          <w:color w:val="FFFFFF" w:themeColor="background1"/>
                          <w:u w:val="single"/>
                        </w:rPr>
                        <w:t>tarih sırasına göre</w:t>
                      </w:r>
                      <w:r w:rsidRPr="00451536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değinilmelidir. </w:t>
                      </w:r>
                    </w:p>
                    <w:p w14:paraId="33E41722" w14:textId="77777777" w:rsidR="00B75128" w:rsidRPr="007E6ED8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</w:p>
                  </w:txbxContent>
                </v:textbox>
                <w10:wrap anchorx="page"/>
              </v:shape>
            </w:pict>
          </mc:Fallback>
        </mc:AlternateContent>
      </w:r>
      <w:proofErr w:type="spellStart"/>
      <w:r w:rsidRPr="0035288B">
        <w:rPr>
          <w:b w:val="0"/>
          <w:szCs w:val="24"/>
          <w:highlight w:val="yellow"/>
        </w:rPr>
        <w:t>Fengel</w:t>
      </w:r>
      <w:proofErr w:type="spellEnd"/>
      <w:r w:rsidRPr="0035288B">
        <w:rPr>
          <w:b w:val="0"/>
          <w:szCs w:val="24"/>
          <w:highlight w:val="yellow"/>
        </w:rPr>
        <w:t xml:space="preserve"> ve </w:t>
      </w:r>
      <w:proofErr w:type="spellStart"/>
      <w:r w:rsidRPr="0035288B">
        <w:rPr>
          <w:b w:val="0"/>
          <w:szCs w:val="24"/>
          <w:highlight w:val="yellow"/>
        </w:rPr>
        <w:t>Wegener</w:t>
      </w:r>
      <w:proofErr w:type="spellEnd"/>
      <w:r w:rsidRPr="0035288B">
        <w:rPr>
          <w:b w:val="0"/>
          <w:szCs w:val="24"/>
          <w:highlight w:val="yellow"/>
        </w:rPr>
        <w:t xml:space="preserve"> (19</w:t>
      </w:r>
      <w:r>
        <w:rPr>
          <w:b w:val="0"/>
          <w:szCs w:val="24"/>
          <w:highlight w:val="yellow"/>
        </w:rPr>
        <w:t>9</w:t>
      </w:r>
      <w:r w:rsidRPr="0035288B">
        <w:rPr>
          <w:b w:val="0"/>
          <w:szCs w:val="24"/>
          <w:highlight w:val="yellow"/>
        </w:rPr>
        <w:t>4),</w:t>
      </w:r>
      <w:r w:rsidRPr="008F07B0"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>.</w:t>
      </w:r>
      <w:r w:rsidRPr="008F07B0">
        <w:rPr>
          <w:b w:val="0"/>
          <w:szCs w:val="24"/>
        </w:rPr>
        <w:t xml:space="preserve"> </w:t>
      </w:r>
    </w:p>
    <w:p w14:paraId="3E499FD4" w14:textId="77777777" w:rsidR="00B75128" w:rsidRPr="008F07B0" w:rsidRDefault="00B75128" w:rsidP="00B75128">
      <w:pPr>
        <w:pStyle w:val="GvdeMetni2"/>
        <w:spacing w:line="360" w:lineRule="auto"/>
        <w:jc w:val="center"/>
        <w:rPr>
          <w:b w:val="0"/>
          <w:szCs w:val="24"/>
        </w:rPr>
      </w:pPr>
    </w:p>
    <w:p w14:paraId="29855AF7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  <w:r>
        <w:rPr>
          <w:b w:val="0"/>
          <w:szCs w:val="24"/>
          <w:highlight w:val="yellow"/>
        </w:rPr>
        <w:t>Yiğit</w:t>
      </w:r>
      <w:r w:rsidRPr="0035288B">
        <w:rPr>
          <w:b w:val="0"/>
          <w:szCs w:val="24"/>
          <w:highlight w:val="yellow"/>
        </w:rPr>
        <w:t xml:space="preserve"> vd. (201</w:t>
      </w:r>
      <w:r>
        <w:rPr>
          <w:b w:val="0"/>
          <w:szCs w:val="24"/>
          <w:highlight w:val="yellow"/>
        </w:rPr>
        <w:t>1</w:t>
      </w:r>
      <w:r w:rsidRPr="0035288B">
        <w:rPr>
          <w:b w:val="0"/>
          <w:szCs w:val="24"/>
          <w:highlight w:val="yellow"/>
        </w:rPr>
        <w:t>),</w:t>
      </w:r>
      <w:r w:rsidRPr="008F07B0"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>.</w:t>
      </w:r>
      <w:r w:rsidRPr="008F07B0">
        <w:rPr>
          <w:b w:val="0"/>
          <w:szCs w:val="24"/>
        </w:rPr>
        <w:t xml:space="preserve"> </w:t>
      </w:r>
    </w:p>
    <w:p w14:paraId="7BFF6C20" w14:textId="77777777" w:rsidR="00B75128" w:rsidRDefault="00B75128" w:rsidP="00B75128">
      <w:pPr>
        <w:pStyle w:val="GvdeMetni2"/>
        <w:spacing w:line="360" w:lineRule="auto"/>
        <w:jc w:val="center"/>
        <w:rPr>
          <w:b w:val="0"/>
          <w:szCs w:val="24"/>
        </w:rPr>
      </w:pPr>
    </w:p>
    <w:p w14:paraId="10E402E3" w14:textId="77777777" w:rsidR="00B75128" w:rsidRPr="009F45B1" w:rsidRDefault="00B75128" w:rsidP="00B75128">
      <w:pPr>
        <w:pStyle w:val="GvdeMetni2"/>
        <w:spacing w:line="360" w:lineRule="auto"/>
        <w:rPr>
          <w:b w:val="0"/>
          <w:szCs w:val="24"/>
        </w:rPr>
      </w:pPr>
      <w:r w:rsidRPr="00451536">
        <w:rPr>
          <w:b w:val="0"/>
          <w:szCs w:val="24"/>
          <w:highlight w:val="yellow"/>
        </w:rPr>
        <w:t>Uçar (201</w:t>
      </w:r>
      <w:r>
        <w:rPr>
          <w:b w:val="0"/>
          <w:szCs w:val="24"/>
          <w:highlight w:val="yellow"/>
        </w:rPr>
        <w:t>7</w:t>
      </w:r>
      <w:r w:rsidRPr="00451536">
        <w:rPr>
          <w:b w:val="0"/>
          <w:szCs w:val="24"/>
          <w:highlight w:val="yellow"/>
        </w:rPr>
        <w:t>),</w:t>
      </w:r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>.</w:t>
      </w:r>
      <w:r w:rsidRPr="009F45B1">
        <w:rPr>
          <w:b w:val="0"/>
          <w:szCs w:val="24"/>
        </w:rPr>
        <w:t xml:space="preserve"> </w:t>
      </w:r>
    </w:p>
    <w:p w14:paraId="164F6A4D" w14:textId="77777777" w:rsidR="00B75128" w:rsidRPr="008F07B0" w:rsidRDefault="00B75128" w:rsidP="00B75128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7FADC969" w14:textId="77777777" w:rsidR="00B75128" w:rsidRPr="009F45B1" w:rsidRDefault="00B75128" w:rsidP="00B75128">
      <w:pPr>
        <w:rPr>
          <w:rFonts w:ascii="Times New Roman" w:eastAsia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b/>
          <w:szCs w:val="24"/>
        </w:rPr>
        <w:br w:type="page"/>
      </w:r>
    </w:p>
    <w:p w14:paraId="4914BF40" w14:textId="77777777" w:rsidR="00B75128" w:rsidRPr="003749B1" w:rsidRDefault="00B75128" w:rsidP="00B75128">
      <w:pPr>
        <w:pStyle w:val="GvdeMetni2"/>
        <w:tabs>
          <w:tab w:val="clear" w:pos="426"/>
        </w:tabs>
        <w:spacing w:line="360" w:lineRule="auto"/>
        <w:rPr>
          <w:szCs w:val="24"/>
        </w:rPr>
      </w:pPr>
      <w:r w:rsidRPr="00DF31D2">
        <w:rPr>
          <w:noProof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86400" behindDoc="0" locked="0" layoutInCell="1" allowOverlap="1" wp14:anchorId="1B3A8ADE" wp14:editId="2FEE1ACD">
                <wp:simplePos x="0" y="0"/>
                <wp:positionH relativeFrom="column">
                  <wp:posOffset>-840105</wp:posOffset>
                </wp:positionH>
                <wp:positionV relativeFrom="paragraph">
                  <wp:posOffset>356870</wp:posOffset>
                </wp:positionV>
                <wp:extent cx="581025" cy="228600"/>
                <wp:effectExtent l="57150" t="95250" r="0" b="95250"/>
                <wp:wrapNone/>
                <wp:docPr id="50955259" name="Dirsek Bağlayıcısı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81025" cy="228600"/>
                        </a:xfrm>
                        <a:prstGeom prst="bentConnector3">
                          <a:avLst>
                            <a:gd name="adj1" fmla="val 1765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ACEF66" id="Dirsek Bağlayıcısı 48" o:spid="_x0000_s1026" type="#_x0000_t34" style="position:absolute;margin-left:-66.15pt;margin-top:28.1pt;width:45.75pt;height:18pt;flip:y;z-index:251686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" adj="381" strokecolor="#5cc5c5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  <w:r w:rsidRPr="003749B1">
        <w:rPr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1666944" behindDoc="0" locked="0" layoutInCell="1" allowOverlap="1" wp14:anchorId="5C86EE22" wp14:editId="3F6A6904">
                <wp:simplePos x="0" y="0"/>
                <wp:positionH relativeFrom="column">
                  <wp:posOffset>-1272540</wp:posOffset>
                </wp:positionH>
                <wp:positionV relativeFrom="paragraph">
                  <wp:posOffset>-824230</wp:posOffset>
                </wp:positionV>
                <wp:extent cx="7290435" cy="923290"/>
                <wp:effectExtent l="57150" t="38100" r="81915" b="86360"/>
                <wp:wrapNone/>
                <wp:docPr id="487561578" name="Grup 4875615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290435" cy="923290"/>
                          <a:chOff x="-2029722" y="-49272"/>
                          <a:chExt cx="4178711" cy="265010"/>
                        </a:xfrm>
                      </wpg:grpSpPr>
                      <wps:wsp>
                        <wps:cNvPr id="595464986" name="Metin Kutusu 595464986"/>
                        <wps:cNvSpPr txBox="1"/>
                        <wps:spPr>
                          <a:xfrm>
                            <a:off x="-2029722" y="-49272"/>
                            <a:ext cx="4178711" cy="166770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4EF957B" w14:textId="77777777" w:rsidR="00B75128" w:rsidRPr="00794B67" w:rsidRDefault="00B75128" w:rsidP="00B75128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TÜM ANA METİN,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.5 SATIR ARALIĞI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İLE YAZILMALIDIR.  HER BAŞLIK VE PARAGRAFTAN SONRA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 SATIR BOŞLUK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KULLANILMALIDI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85806063" name="Sol Ayraç 1185806063"/>
                        <wps:cNvSpPr/>
                        <wps:spPr>
                          <a:xfrm rot="16200000" flipV="1">
                            <a:off x="16707" y="-1892537"/>
                            <a:ext cx="99956" cy="4116594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C86EE22" id="Grup 487561578" o:spid="_x0000_s1120" style="position:absolute;left:0;text-align:left;margin-left:-100.2pt;margin-top:-64.9pt;width:574.05pt;height:72.7pt;z-index:251666944;mso-width-relative:margin;mso-height-relative:margin" coordorigin="-20297,-492" coordsize="41787,26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">
                <v:shape id="Metin Kutusu 595464986" o:spid="_x0000_s1121" type="#_x0000_t202" style="position:absolute;left:-20297;top:-492;width:41786;height:166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" fillcolor="#2555a6" strokecolor="#795d9b [3047]">
                  <v:shadow on="t" color="black" opacity="24903f" origin=",.5" offset="0,.55556mm"/>
                  <v:textbox>
                    <w:txbxContent>
                      <w:p w14:paraId="64EF957B" w14:textId="77777777" w:rsidR="00B75128" w:rsidRPr="00794B67" w:rsidRDefault="00B75128" w:rsidP="00B75128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TÜM ANA METİN,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.5 SATIR ARALIĞI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İLE YAZILMALIDIR.  HER BAŞLIK VE PARAGRAFTAN SONRA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 SATIR BOŞLUK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KULLANILMALIDIR.</w:t>
                        </w:r>
                      </w:p>
                    </w:txbxContent>
                  </v:textbox>
                </v:shape>
                <v:shape id="Sol Ayraç 1185806063" o:spid="_x0000_s1122" type="#_x0000_t87" style="position:absolute;left:167;top:-18926;width:1000;height:41165;rotation: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" adj="239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Pr="003749B1">
        <w:rPr>
          <w:szCs w:val="24"/>
        </w:rPr>
        <w:t xml:space="preserve">3. MATERYAL VE YÖNTEM </w:t>
      </w:r>
    </w:p>
    <w:p w14:paraId="3BF9C8B3" w14:textId="77777777" w:rsidR="00B75128" w:rsidRPr="00EC3F43" w:rsidRDefault="00B75128" w:rsidP="00B75128">
      <w:pPr>
        <w:pStyle w:val="GvdeMetni2"/>
        <w:spacing w:line="360" w:lineRule="auto"/>
        <w:rPr>
          <w:b w:val="0"/>
          <w:szCs w:val="24"/>
        </w:rPr>
      </w:pPr>
      <w:r w:rsidRPr="00DF31D2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85376" behindDoc="0" locked="0" layoutInCell="1" allowOverlap="1" wp14:anchorId="704B900C" wp14:editId="1DE21525">
                <wp:simplePos x="0" y="0"/>
                <wp:positionH relativeFrom="column">
                  <wp:posOffset>-1392555</wp:posOffset>
                </wp:positionH>
                <wp:positionV relativeFrom="paragraph">
                  <wp:posOffset>398780</wp:posOffset>
                </wp:positionV>
                <wp:extent cx="1133475" cy="1012190"/>
                <wp:effectExtent l="57150" t="38100" r="85725" b="92710"/>
                <wp:wrapNone/>
                <wp:docPr id="1134832273" name="Metin Kutusu 11348322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133475" cy="101219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AC5F7C0" w14:textId="77777777" w:rsidR="00B75128" w:rsidRPr="00DF31D2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DF31D2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Başlık ile paragraf arasında 1 satır boşluk bırakıl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4B900C" id="Metin Kutusu 1134832273" o:spid="_x0000_s1123" type="#_x0000_t202" style="position:absolute;left:0;text-align:left;margin-left:-109.65pt;margin-top:31.4pt;width:89.25pt;height:79.7pt;flip:x;z-index:251685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" fillcolor="#2555a6" strokecolor="#795d9b [3047]">
                <v:shadow on="t" color="black" opacity="24903f" origin=",.5" offset="0,.55556mm"/>
                <v:textbox>
                  <w:txbxContent>
                    <w:p w14:paraId="6AC5F7C0" w14:textId="77777777" w:rsidR="00B75128" w:rsidRPr="00DF31D2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DF31D2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Başlık ile paragraf arasında 1 satır boşluk bırakılır.</w:t>
                      </w:r>
                    </w:p>
                  </w:txbxContent>
                </v:textbox>
              </v:shape>
            </w:pict>
          </mc:Fallback>
        </mc:AlternateContent>
      </w:r>
    </w:p>
    <w:p w14:paraId="78955BAF" w14:textId="77777777" w:rsidR="00B75128" w:rsidRDefault="00B75128" w:rsidP="00B75128">
      <w:pPr>
        <w:pStyle w:val="GvdeMetni2"/>
        <w:spacing w:line="360" w:lineRule="auto"/>
        <w:rPr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87424" behindDoc="0" locked="0" layoutInCell="1" allowOverlap="1" wp14:anchorId="0551FECB" wp14:editId="35A856C3">
                <wp:simplePos x="0" y="0"/>
                <wp:positionH relativeFrom="leftMargin">
                  <wp:align>right</wp:align>
                </wp:positionH>
                <wp:positionV relativeFrom="paragraph">
                  <wp:posOffset>282576</wp:posOffset>
                </wp:positionV>
                <wp:extent cx="181506" cy="181506"/>
                <wp:effectExtent l="95250" t="0" r="28575" b="47625"/>
                <wp:wrapNone/>
                <wp:docPr id="280079421" name="Düz Ok Bağlayıcısı 2800794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8900000">
                          <a:off x="0" y="0"/>
                          <a:ext cx="181506" cy="181506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923040" id="Düz Ok Bağlayıcısı 280079421" o:spid="_x0000_s1026" type="#_x0000_t32" style="position:absolute;margin-left:-36.9pt;margin-top:22.25pt;width:14.3pt;height:14.3pt;rotation:-45;z-index:251687424;visibility:visible;mso-wrap-style:square;mso-width-percent:0;mso-height-percent:0;mso-wrap-distance-left:9pt;mso-wrap-distance-top:0;mso-wrap-distance-right:9pt;mso-wrap-distance-bottom:0;mso-position-horizontal:right;mso-position-horizontal-relative:left-margin-area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" strokecolor="#5cc5c5" strokeweight="3pt">
                <v:stroke endarrow="block"/>
                <v:shadow on="t" color="black" opacity="22937f" origin=",.5" offset="0,.63889mm"/>
                <w10:wrap anchorx="margin"/>
              </v:shape>
            </w:pict>
          </mc:Fallback>
        </mc:AlternateContent>
      </w:r>
      <w:r w:rsidRPr="003749B1">
        <w:rPr>
          <w:szCs w:val="24"/>
        </w:rPr>
        <w:t xml:space="preserve">3.1. Materyal </w:t>
      </w:r>
    </w:p>
    <w:p w14:paraId="14EB2E8E" w14:textId="77777777" w:rsidR="00B75128" w:rsidRPr="00EC3F43" w:rsidRDefault="00B75128" w:rsidP="00B75128">
      <w:pPr>
        <w:pStyle w:val="GvdeMetni2"/>
        <w:spacing w:line="360" w:lineRule="auto"/>
        <w:rPr>
          <w:b w:val="0"/>
          <w:szCs w:val="24"/>
        </w:rPr>
      </w:pPr>
    </w:p>
    <w:p w14:paraId="1D65B94E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 w:rsidRPr="003749B1">
        <w:rPr>
          <w:b w:val="0"/>
          <w:szCs w:val="24"/>
        </w:rPr>
        <w:t xml:space="preserve"> (Şekil 3.</w:t>
      </w:r>
      <w:r>
        <w:rPr>
          <w:b w:val="0"/>
          <w:szCs w:val="24"/>
        </w:rPr>
        <w:t>1</w:t>
      </w:r>
      <w:r w:rsidRPr="003749B1">
        <w:rPr>
          <w:b w:val="0"/>
          <w:szCs w:val="24"/>
        </w:rPr>
        <w:t>).</w:t>
      </w:r>
    </w:p>
    <w:p w14:paraId="6282B642" w14:textId="77777777" w:rsidR="00B75128" w:rsidRPr="00EC3F43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4B96E269" w14:textId="77777777" w:rsidR="00B75128" w:rsidRPr="00353D7B" w:rsidRDefault="00B75128" w:rsidP="00B75128">
      <w:pPr>
        <w:pStyle w:val="GvdeMetni2"/>
        <w:tabs>
          <w:tab w:val="clear" w:pos="426"/>
        </w:tabs>
        <w:jc w:val="center"/>
        <w:rPr>
          <w:szCs w:val="24"/>
        </w:rPr>
      </w:pPr>
      <w:r w:rsidRPr="00DF31D2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03808" behindDoc="0" locked="0" layoutInCell="1" allowOverlap="1" wp14:anchorId="16154657" wp14:editId="493846BB">
                <wp:simplePos x="0" y="0"/>
                <wp:positionH relativeFrom="column">
                  <wp:posOffset>-809625</wp:posOffset>
                </wp:positionH>
                <wp:positionV relativeFrom="paragraph">
                  <wp:posOffset>1746250</wp:posOffset>
                </wp:positionV>
                <wp:extent cx="1276350" cy="123825"/>
                <wp:effectExtent l="57150" t="95250" r="0" b="85725"/>
                <wp:wrapNone/>
                <wp:docPr id="507576505" name="Dirsek Bağlayıcısı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276350" cy="123825"/>
                        </a:xfrm>
                        <a:prstGeom prst="bentConnector3">
                          <a:avLst>
                            <a:gd name="adj1" fmla="val 1765"/>
                          </a:avLst>
                        </a:prstGeom>
                        <a:ln>
                          <a:solidFill>
                            <a:srgbClr val="5CC5C5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5"/>
                        </a:lnRef>
                        <a:fillRef idx="0">
                          <a:schemeClr val="accent5"/>
                        </a:fillRef>
                        <a:effectRef idx="2">
                          <a:schemeClr val="accent5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4BA086" id="Dirsek Bağlayıcısı 48" o:spid="_x0000_s1026" type="#_x0000_t34" style="position:absolute;margin-left:-63.75pt;margin-top:137.5pt;width:100.5pt;height:9.75pt;flip:y;z-index:251703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" adj="381" strokecolor="#5cc5c5" strokeweight="3pt">
                <v:stroke endarrow="block"/>
                <v:shadow on="t" color="black" opacity="22937f" origin=",.5" offset="0,.63889mm"/>
              </v:shape>
            </w:pict>
          </mc:Fallback>
        </mc:AlternateContent>
      </w:r>
      <w:r>
        <w:rPr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689472" behindDoc="0" locked="0" layoutInCell="1" allowOverlap="1" wp14:anchorId="0EFE4695" wp14:editId="4BE68304">
                <wp:simplePos x="0" y="0"/>
                <wp:positionH relativeFrom="page">
                  <wp:align>left</wp:align>
                </wp:positionH>
                <wp:positionV relativeFrom="paragraph">
                  <wp:posOffset>1955800</wp:posOffset>
                </wp:positionV>
                <wp:extent cx="1143000" cy="1514475"/>
                <wp:effectExtent l="57150" t="38100" r="76200" b="104775"/>
                <wp:wrapNone/>
                <wp:docPr id="504876651" name="Metin Kutusu 5048766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1143000" cy="1514475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D60FC1E" w14:textId="77777777" w:rsidR="00B75128" w:rsidRPr="000753BB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</w:rPr>
                            </w:pPr>
                            <w:r w:rsidRPr="00D738FD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Tüm şekil ve çizelgelerin numaraları hangi bölüm içinde bulunuyorsa o bölüm numarası dikkate alınarak verilir.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EFE4695" id="Metin Kutusu 504876651" o:spid="_x0000_s1124" type="#_x0000_t202" style="position:absolute;left:0;text-align:left;margin-left:0;margin-top:154pt;width:90pt;height:119.25pt;flip:x;z-index:251689472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" fillcolor="#2555a6" strokecolor="#795d9b [3047]">
                <v:shadow on="t" color="black" opacity="24903f" origin=",.5" offset="0,.55556mm"/>
                <v:textbox>
                  <w:txbxContent>
                    <w:p w14:paraId="6D60FC1E" w14:textId="77777777" w:rsidR="00B75128" w:rsidRPr="000753BB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</w:rPr>
                      </w:pPr>
                      <w:r w:rsidRPr="00D738FD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Tüm şekil ve çizelgelerin numaraları hangi bölüm içinde bulunuyorsa o bölüm numarası dikkate alınarak verilir.</w:t>
                      </w:r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02784" behindDoc="0" locked="0" layoutInCell="1" allowOverlap="1" wp14:anchorId="653D15D4" wp14:editId="737B5D00">
                <wp:simplePos x="0" y="0"/>
                <wp:positionH relativeFrom="column">
                  <wp:posOffset>3218815</wp:posOffset>
                </wp:positionH>
                <wp:positionV relativeFrom="paragraph">
                  <wp:posOffset>98141</wp:posOffset>
                </wp:positionV>
                <wp:extent cx="282103" cy="204281"/>
                <wp:effectExtent l="0" t="0" r="0" b="5715"/>
                <wp:wrapNone/>
                <wp:docPr id="1240015473" name="Metin Kutusu 12400154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2103" cy="20428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88055E2" w14:textId="77777777" w:rsidR="00B75128" w:rsidRPr="006E6232" w:rsidRDefault="00B75128" w:rsidP="00B7512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perscript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perscript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3D15D4" id="Metin Kutusu 1240015473" o:spid="_x0000_s1125" type="#_x0000_t202" style="position:absolute;left:0;text-align:left;margin-left:253.45pt;margin-top:7.75pt;width:22.2pt;height:16.1pt;z-index:251702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" filled="f" stroked="f" strokeweight=".5pt">
                <v:textbox>
                  <w:txbxContent>
                    <w:p w14:paraId="088055E2" w14:textId="77777777" w:rsidR="00B75128" w:rsidRPr="006E6232" w:rsidRDefault="00B75128" w:rsidP="00B7512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perscript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perscript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5EABB3EC" wp14:editId="7C22465D">
            <wp:extent cx="2702344" cy="1799590"/>
            <wp:effectExtent l="19050" t="19050" r="22225" b="10160"/>
            <wp:docPr id="143900152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esim 1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706566" cy="180240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678A737" w14:textId="77777777" w:rsidR="00B75128" w:rsidRDefault="00B75128" w:rsidP="00B75128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3749B1">
        <w:rPr>
          <w:b w:val="0"/>
          <w:szCs w:val="24"/>
        </w:rPr>
        <w:t xml:space="preserve">Şekil </w:t>
      </w:r>
      <w:r>
        <w:rPr>
          <w:b w:val="0"/>
          <w:szCs w:val="24"/>
        </w:rPr>
        <w:t>3.1.</w:t>
      </w:r>
      <w:r w:rsidRPr="003749B1"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</w:t>
      </w:r>
      <w:proofErr w:type="spellEnd"/>
    </w:p>
    <w:p w14:paraId="0DB3D75A" w14:textId="77777777" w:rsidR="00B75128" w:rsidRPr="00EC3F43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4759609A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 w:rsidRPr="009F45B1">
        <w:rPr>
          <w:b w:val="0"/>
          <w:szCs w:val="24"/>
        </w:rPr>
        <w:t>;</w:t>
      </w:r>
    </w:p>
    <w:p w14:paraId="4ADBC3AB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6BEE5B26" w14:textId="77777777" w:rsidR="00B75128" w:rsidRPr="001C4D78" w:rsidRDefault="00B75128" w:rsidP="00B7512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A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4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π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</m:sup>
        </m:sSup>
      </m:oMath>
      <w:r>
        <w:rPr>
          <w:szCs w:val="24"/>
        </w:rPr>
        <w:tab/>
      </w:r>
      <w:r w:rsidRPr="00722C18">
        <w:rPr>
          <w:rFonts w:ascii="Times New Roman" w:hAnsi="Times New Roman" w:cs="Times New Roman"/>
          <w:sz w:val="24"/>
          <w:szCs w:val="24"/>
          <w:highlight w:val="yellow"/>
        </w:rPr>
        <w:t>Formüller “denklem düzenleyi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cisi” kullanılarak </w:t>
      </w:r>
      <w:r w:rsidRPr="001C4D78">
        <w:rPr>
          <w:rFonts w:ascii="Times New Roman" w:hAnsi="Times New Roman" w:cs="Times New Roman"/>
          <w:sz w:val="24"/>
          <w:szCs w:val="24"/>
          <w:highlight w:val="yellow"/>
        </w:rPr>
        <w:t>yazılmalıdır</w:t>
      </w:r>
      <w:r w:rsidRPr="001C4D78">
        <w:rPr>
          <w:rFonts w:ascii="Times New Roman" w:hAnsi="Times New Roman" w:cs="Times New Roman"/>
          <w:sz w:val="24"/>
          <w:szCs w:val="24"/>
        </w:rPr>
        <w:t xml:space="preserve">  </w:t>
      </w:r>
      <w:proofErr w:type="gramStart"/>
      <w:r w:rsidRPr="001C4D78">
        <w:rPr>
          <w:rFonts w:ascii="Times New Roman" w:hAnsi="Times New Roman" w:cs="Times New Roman"/>
          <w:sz w:val="24"/>
          <w:szCs w:val="24"/>
        </w:rPr>
        <w:t xml:space="preserve">   (</w:t>
      </w:r>
      <w:proofErr w:type="gramEnd"/>
      <w:r w:rsidRPr="001C4D78">
        <w:rPr>
          <w:rFonts w:ascii="Times New Roman" w:hAnsi="Times New Roman" w:cs="Times New Roman"/>
          <w:sz w:val="24"/>
          <w:szCs w:val="24"/>
        </w:rPr>
        <w:t>3.1)</w:t>
      </w:r>
    </w:p>
    <w:p w14:paraId="322BAD74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</w:p>
    <w:p w14:paraId="50A9FD4D" w14:textId="77777777" w:rsidR="00B75128" w:rsidRPr="00E750BB" w:rsidRDefault="00B75128" w:rsidP="00B75128">
      <w:pPr>
        <w:pStyle w:val="GvdeMetni2"/>
        <w:spacing w:line="360" w:lineRule="auto"/>
        <w:rPr>
          <w:b w:val="0"/>
          <w:szCs w:val="24"/>
        </w:rPr>
      </w:pPr>
      <w:r w:rsidRPr="007023DA">
        <w:rPr>
          <w:b w:val="0"/>
          <w:szCs w:val="24"/>
          <w:highlight w:val="yellow"/>
        </w:rPr>
        <w:t>Yukarıdaki denklemde</w:t>
      </w:r>
      <w:r>
        <w:rPr>
          <w:b w:val="0"/>
          <w:szCs w:val="24"/>
          <w:highlight w:val="yellow"/>
        </w:rPr>
        <w:t>;</w:t>
      </w:r>
      <w:r w:rsidRPr="007023DA">
        <w:rPr>
          <w:b w:val="0"/>
          <w:szCs w:val="24"/>
          <w:highlight w:val="yellow"/>
        </w:rPr>
        <w:t xml:space="preserve"> A: </w:t>
      </w:r>
      <w:proofErr w:type="spellStart"/>
      <w:r w:rsidRPr="007023DA">
        <w:rPr>
          <w:b w:val="0"/>
          <w:szCs w:val="24"/>
          <w:highlight w:val="yellow"/>
        </w:rPr>
        <w:t>Aaaaaaa</w:t>
      </w:r>
      <w:proofErr w:type="spellEnd"/>
      <w:r w:rsidRPr="007023DA">
        <w:rPr>
          <w:b w:val="0"/>
          <w:szCs w:val="24"/>
          <w:highlight w:val="yellow"/>
        </w:rPr>
        <w:t xml:space="preserve">, r: </w:t>
      </w:r>
      <w:proofErr w:type="spellStart"/>
      <w:r w:rsidRPr="007023DA">
        <w:rPr>
          <w:b w:val="0"/>
          <w:szCs w:val="24"/>
          <w:highlight w:val="yellow"/>
        </w:rPr>
        <w:t>Rrrrr’dir</w:t>
      </w:r>
      <w:proofErr w:type="spellEnd"/>
      <w:r w:rsidRPr="007023DA">
        <w:rPr>
          <w:b w:val="0"/>
          <w:szCs w:val="24"/>
          <w:highlight w:val="yellow"/>
        </w:rPr>
        <w:t>.</w:t>
      </w:r>
    </w:p>
    <w:p w14:paraId="24675BB9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</w:p>
    <w:p w14:paraId="2C369F80" w14:textId="77777777" w:rsidR="00B75128" w:rsidRPr="00ED4ECB" w:rsidRDefault="00B75128" w:rsidP="00B75128">
      <w:pPr>
        <w:pStyle w:val="GvdeMetni2"/>
        <w:tabs>
          <w:tab w:val="clear" w:pos="426"/>
        </w:tabs>
        <w:spacing w:line="360" w:lineRule="auto"/>
        <w:rPr>
          <w:szCs w:val="24"/>
        </w:rPr>
      </w:pPr>
      <w:r w:rsidRPr="009F45B1">
        <w:rPr>
          <w:szCs w:val="24"/>
        </w:rPr>
        <w:t>3.</w:t>
      </w:r>
      <w:r>
        <w:rPr>
          <w:szCs w:val="24"/>
        </w:rPr>
        <w:t>3</w:t>
      </w:r>
      <w:r w:rsidRPr="009F45B1">
        <w:rPr>
          <w:szCs w:val="24"/>
        </w:rPr>
        <w:t xml:space="preserve">. </w:t>
      </w:r>
      <w:r>
        <w:rPr>
          <w:szCs w:val="24"/>
        </w:rPr>
        <w:t>İkinci Derece Başlıklarda Her Kelimenin İlk Harfi Büyük Yazılır</w:t>
      </w:r>
    </w:p>
    <w:p w14:paraId="4691BC6E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5FF69403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r w:rsidRPr="004666F6">
        <w:rPr>
          <w:b w:val="0"/>
          <w:szCs w:val="24"/>
          <w:highlight w:val="yellow"/>
        </w:rPr>
        <w:t>(Allen vd.</w:t>
      </w:r>
      <w:r>
        <w:rPr>
          <w:b w:val="0"/>
          <w:szCs w:val="24"/>
          <w:highlight w:val="yellow"/>
        </w:rPr>
        <w:t>,</w:t>
      </w:r>
      <w:r w:rsidRPr="004666F6">
        <w:rPr>
          <w:b w:val="0"/>
          <w:szCs w:val="24"/>
          <w:highlight w:val="yellow"/>
        </w:rPr>
        <w:t xml:space="preserve"> 1996; </w:t>
      </w:r>
      <w:proofErr w:type="spellStart"/>
      <w:r w:rsidRPr="004666F6">
        <w:rPr>
          <w:b w:val="0"/>
          <w:szCs w:val="24"/>
          <w:highlight w:val="yellow"/>
        </w:rPr>
        <w:t>Sinha</w:t>
      </w:r>
      <w:proofErr w:type="spellEnd"/>
      <w:r w:rsidRPr="004666F6">
        <w:rPr>
          <w:b w:val="0"/>
          <w:szCs w:val="24"/>
          <w:highlight w:val="yellow"/>
        </w:rPr>
        <w:t xml:space="preserve"> ve </w:t>
      </w:r>
      <w:proofErr w:type="spellStart"/>
      <w:r w:rsidRPr="004666F6">
        <w:rPr>
          <w:b w:val="0"/>
          <w:szCs w:val="24"/>
          <w:highlight w:val="yellow"/>
        </w:rPr>
        <w:t>Rout</w:t>
      </w:r>
      <w:proofErr w:type="spellEnd"/>
      <w:r w:rsidRPr="004666F6">
        <w:rPr>
          <w:b w:val="0"/>
          <w:szCs w:val="24"/>
          <w:highlight w:val="yellow"/>
        </w:rPr>
        <w:t xml:space="preserve">, 2009; </w:t>
      </w:r>
      <w:proofErr w:type="spellStart"/>
      <w:r w:rsidRPr="001D37A4">
        <w:rPr>
          <w:b w:val="0"/>
          <w:szCs w:val="24"/>
          <w:highlight w:val="yellow"/>
        </w:rPr>
        <w:t>Mahato</w:t>
      </w:r>
      <w:proofErr w:type="spellEnd"/>
      <w:r w:rsidRPr="001D37A4">
        <w:rPr>
          <w:b w:val="0"/>
          <w:szCs w:val="24"/>
          <w:highlight w:val="yellow"/>
        </w:rPr>
        <w:t xml:space="preserve"> vd., 2014).</w:t>
      </w:r>
      <w:r w:rsidRPr="001D37A4"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>.</w:t>
      </w:r>
    </w:p>
    <w:p w14:paraId="11991EF2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3A44D3F3" w14:textId="77777777" w:rsidR="00B75128" w:rsidRPr="00AF238E" w:rsidRDefault="00B75128" w:rsidP="00B75128">
      <w:pPr>
        <w:pStyle w:val="GvdeMetni2"/>
        <w:tabs>
          <w:tab w:val="clear" w:pos="426"/>
        </w:tabs>
        <w:spacing w:line="360" w:lineRule="auto"/>
        <w:rPr>
          <w:szCs w:val="24"/>
        </w:rPr>
      </w:pPr>
      <w:r w:rsidRPr="00AF238E">
        <w:rPr>
          <w:szCs w:val="24"/>
        </w:rPr>
        <w:t>3.3.1. Üçüncü derece başlıklarda sadece cümlenin baş harfi büyük yazılır</w:t>
      </w:r>
    </w:p>
    <w:p w14:paraId="7D83E74B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484D162A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r w:rsidRPr="009F45B1">
        <w:rPr>
          <w:b w:val="0"/>
          <w:szCs w:val="24"/>
        </w:rPr>
        <w:t xml:space="preserve">Çizelge 3.1’de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>.</w:t>
      </w:r>
    </w:p>
    <w:p w14:paraId="50583514" w14:textId="77777777" w:rsidR="00B75128" w:rsidRDefault="00B75128" w:rsidP="00B75128">
      <w:pPr>
        <w:jc w:val="both"/>
        <w:rPr>
          <w:rFonts w:ascii="Times New Roman" w:hAnsi="Times New Roman" w:cs="Times New Roman"/>
          <w:szCs w:val="24"/>
        </w:rPr>
      </w:pPr>
    </w:p>
    <w:p w14:paraId="62F928B7" w14:textId="77777777" w:rsidR="00B75128" w:rsidRPr="009F45B1" w:rsidRDefault="00B75128" w:rsidP="00B75128">
      <w:pPr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B9BD644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szCs w:val="24"/>
        </w:rPr>
      </w:pPr>
      <w:r w:rsidRPr="00C64DDD">
        <w:rPr>
          <w:b w:val="0"/>
          <w:noProof/>
          <w:sz w:val="28"/>
          <w:szCs w:val="28"/>
          <w:highlight w:val="yellow"/>
        </w:rPr>
        <mc:AlternateContent>
          <mc:Choice Requires="wpg">
            <w:drawing>
              <wp:anchor distT="0" distB="0" distL="114300" distR="114300" simplePos="0" relativeHeight="251672064" behindDoc="0" locked="0" layoutInCell="1" allowOverlap="1" wp14:anchorId="49F251A0" wp14:editId="70323A11">
                <wp:simplePos x="0" y="0"/>
                <wp:positionH relativeFrom="column">
                  <wp:posOffset>-1320800</wp:posOffset>
                </wp:positionH>
                <wp:positionV relativeFrom="paragraph">
                  <wp:posOffset>-872490</wp:posOffset>
                </wp:positionV>
                <wp:extent cx="7290435" cy="923290"/>
                <wp:effectExtent l="57150" t="38100" r="81915" b="86360"/>
                <wp:wrapNone/>
                <wp:docPr id="405019523" name="Grup 4050195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290435" cy="923290"/>
                          <a:chOff x="-2029722" y="-49272"/>
                          <a:chExt cx="4178711" cy="265010"/>
                        </a:xfrm>
                      </wpg:grpSpPr>
                      <wps:wsp>
                        <wps:cNvPr id="646602857" name="Metin Kutusu 646602857"/>
                        <wps:cNvSpPr txBox="1"/>
                        <wps:spPr>
                          <a:xfrm>
                            <a:off x="-2029722" y="-49272"/>
                            <a:ext cx="4178711" cy="166770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B428780" w14:textId="77777777" w:rsidR="00B75128" w:rsidRPr="001345E7" w:rsidRDefault="00B75128" w:rsidP="00B75128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TÜM ANA METİN,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.5 SATIR ARALIĞI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İLE YAZILMALIDIR.  HER BAŞLIK VE PARAGRAFTAN SONRA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 SATIR BOŞLUK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KULLANILMALIDI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30476489" name="Sol Ayraç 1030476489"/>
                        <wps:cNvSpPr/>
                        <wps:spPr>
                          <a:xfrm rot="16200000" flipV="1">
                            <a:off x="16707" y="-1892537"/>
                            <a:ext cx="99956" cy="4116594"/>
                          </a:xfrm>
                          <a:prstGeom prst="leftBrace">
                            <a:avLst>
                              <a:gd name="adj1" fmla="val 45625"/>
                              <a:gd name="adj2" fmla="val 29216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9F251A0" id="Grup 405019523" o:spid="_x0000_s1126" style="position:absolute;left:0;text-align:left;margin-left:-104pt;margin-top:-68.7pt;width:574.05pt;height:72.7pt;z-index:251672064;mso-width-relative:margin;mso-height-relative:margin" coordorigin="-20297,-492" coordsize="41787,26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">
                <v:shape id="Metin Kutusu 646602857" o:spid="_x0000_s1127" type="#_x0000_t202" style="position:absolute;left:-20297;top:-492;width:41786;height:166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" fillcolor="#2555a6" strokecolor="#795d9b [3047]">
                  <v:shadow on="t" color="black" opacity="24903f" origin=",.5" offset="0,.55556mm"/>
                  <v:textbox>
                    <w:txbxContent>
                      <w:p w14:paraId="3B428780" w14:textId="77777777" w:rsidR="00B75128" w:rsidRPr="001345E7" w:rsidRDefault="00B75128" w:rsidP="00B75128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TÜM ANA METİN,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.5 SATIR ARALIĞI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İLE YAZILMALIDIR.  HER BAŞLIK VE PARAGRAFTAN SONRA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 SATIR BOŞLUK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KULLANILMALIDIR.</w:t>
                        </w:r>
                      </w:p>
                    </w:txbxContent>
                  </v:textbox>
                </v:shape>
                <v:shape id="Sol Ayraç 1030476489" o:spid="_x0000_s1128" type="#_x0000_t87" style="position:absolute;left:167;top:-18926;width:1000;height:41165;rotation: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" adj="239,6311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Pr="00C64DDD">
        <w:rPr>
          <w:szCs w:val="24"/>
          <w:highlight w:val="yellow"/>
        </w:rPr>
        <w:t xml:space="preserve">4. BULGULAR VE TARTIŞMA </w:t>
      </w:r>
      <w:r w:rsidRPr="00AD2FDA">
        <w:rPr>
          <w:rFonts w:eastAsia="Calibri"/>
          <w:szCs w:val="24"/>
          <w:highlight w:val="green"/>
        </w:rPr>
        <w:t>(BULGULAR)</w:t>
      </w:r>
    </w:p>
    <w:p w14:paraId="7477A3C0" w14:textId="77777777" w:rsidR="00B75128" w:rsidRPr="00794B67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2CD1EDAB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</w:t>
      </w:r>
      <w:proofErr w:type="spellEnd"/>
      <w:r>
        <w:rPr>
          <w:b w:val="0"/>
          <w:szCs w:val="24"/>
        </w:rPr>
        <w:t xml:space="preserve"> </w:t>
      </w:r>
      <w:r w:rsidRPr="00890455">
        <w:rPr>
          <w:b w:val="0"/>
          <w:szCs w:val="24"/>
          <w:highlight w:val="yellow"/>
        </w:rPr>
        <w:t>Uçar vd. (2016).</w:t>
      </w:r>
      <w:r w:rsidRPr="00464836">
        <w:rPr>
          <w:b w:val="0"/>
          <w:szCs w:val="24"/>
        </w:rPr>
        <w:t xml:space="preserve"> </w:t>
      </w:r>
    </w:p>
    <w:p w14:paraId="0C9788C6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2C66CAA1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r>
        <w:rPr>
          <w:b w:val="0"/>
          <w:szCs w:val="24"/>
        </w:rPr>
        <w:t xml:space="preserve">Çizelge 4.1’de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>.</w:t>
      </w:r>
    </w:p>
    <w:p w14:paraId="7E784CE3" w14:textId="77777777" w:rsidR="00B75128" w:rsidRDefault="00B75128" w:rsidP="00B75128">
      <w:pPr>
        <w:pStyle w:val="GvdeMetni2"/>
        <w:tabs>
          <w:tab w:val="clear" w:pos="426"/>
        </w:tabs>
        <w:jc w:val="center"/>
        <w:rPr>
          <w:b w:val="0"/>
          <w:szCs w:val="24"/>
        </w:rPr>
      </w:pPr>
    </w:p>
    <w:p w14:paraId="682AAED4" w14:textId="77777777" w:rsidR="00B75128" w:rsidRDefault="00B75128" w:rsidP="00B75128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>
        <w:rPr>
          <w:b w:val="0"/>
          <w:szCs w:val="24"/>
        </w:rPr>
        <w:t xml:space="preserve">Çizelge 4.1.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</w:t>
      </w:r>
      <w:proofErr w:type="spellEnd"/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84"/>
        <w:gridCol w:w="884"/>
        <w:gridCol w:w="773"/>
        <w:gridCol w:w="888"/>
        <w:gridCol w:w="957"/>
        <w:gridCol w:w="837"/>
        <w:gridCol w:w="974"/>
        <w:gridCol w:w="977"/>
        <w:gridCol w:w="1036"/>
      </w:tblGrid>
      <w:tr w:rsidR="00B75128" w:rsidRPr="0045794D" w14:paraId="4E334606" w14:textId="77777777" w:rsidTr="00393A1D">
        <w:trPr>
          <w:trHeight w:val="546"/>
          <w:jc w:val="center"/>
        </w:trPr>
        <w:tc>
          <w:tcPr>
            <w:tcW w:w="538" w:type="pct"/>
            <w:vAlign w:val="center"/>
            <w:hideMark/>
          </w:tcPr>
          <w:p w14:paraId="4881D95A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Katman</w:t>
            </w:r>
          </w:p>
        </w:tc>
        <w:tc>
          <w:tcPr>
            <w:tcW w:w="538" w:type="pct"/>
            <w:vAlign w:val="center"/>
            <w:hideMark/>
          </w:tcPr>
          <w:p w14:paraId="387C1F79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Hacim Ağırlığı</w:t>
            </w:r>
          </w:p>
        </w:tc>
        <w:tc>
          <w:tcPr>
            <w:tcW w:w="1012" w:type="pct"/>
            <w:gridSpan w:val="2"/>
            <w:vAlign w:val="center"/>
            <w:hideMark/>
          </w:tcPr>
          <w:p w14:paraId="0CD02D44" w14:textId="77777777" w:rsidR="00B75128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Tarla</w:t>
            </w:r>
          </w:p>
          <w:p w14:paraId="2965480C" w14:textId="77777777" w:rsidR="00B75128" w:rsidRPr="001B46D6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Kapasitesi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093" w:type="pct"/>
            <w:gridSpan w:val="2"/>
            <w:vAlign w:val="center"/>
            <w:hideMark/>
          </w:tcPr>
          <w:p w14:paraId="2D89ACA2" w14:textId="77777777" w:rsidR="00B75128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Solma</w:t>
            </w:r>
          </w:p>
          <w:p w14:paraId="15B08624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Noktası</w:t>
            </w:r>
          </w:p>
        </w:tc>
        <w:tc>
          <w:tcPr>
            <w:tcW w:w="1188" w:type="pct"/>
            <w:gridSpan w:val="2"/>
            <w:vAlign w:val="center"/>
            <w:hideMark/>
          </w:tcPr>
          <w:p w14:paraId="3016CAE7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Faydalı Su Kapasitesi</w:t>
            </w:r>
          </w:p>
        </w:tc>
        <w:tc>
          <w:tcPr>
            <w:tcW w:w="631" w:type="pct"/>
            <w:vAlign w:val="center"/>
          </w:tcPr>
          <w:p w14:paraId="7572BFC1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Bünye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Sınıfı</w:t>
            </w:r>
          </w:p>
        </w:tc>
      </w:tr>
      <w:tr w:rsidR="00B75128" w:rsidRPr="0045794D" w14:paraId="0D8868D6" w14:textId="77777777" w:rsidTr="00393A1D">
        <w:trPr>
          <w:trHeight w:val="330"/>
          <w:jc w:val="center"/>
        </w:trPr>
        <w:tc>
          <w:tcPr>
            <w:tcW w:w="538" w:type="pct"/>
            <w:vAlign w:val="center"/>
            <w:hideMark/>
          </w:tcPr>
          <w:p w14:paraId="20123836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gramStart"/>
            <w:r w:rsidRPr="0045794D">
              <w:rPr>
                <w:rFonts w:ascii="Times New Roman" w:eastAsia="Times New Roman" w:hAnsi="Times New Roman" w:cs="Times New Roman"/>
                <w:color w:val="000000"/>
              </w:rPr>
              <w:t>cm</w:t>
            </w:r>
            <w:proofErr w:type="gramEnd"/>
          </w:p>
        </w:tc>
        <w:tc>
          <w:tcPr>
            <w:tcW w:w="538" w:type="pct"/>
            <w:vAlign w:val="center"/>
            <w:hideMark/>
          </w:tcPr>
          <w:p w14:paraId="760335E6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gramStart"/>
            <w:r w:rsidRPr="0045794D">
              <w:rPr>
                <w:rFonts w:ascii="Times New Roman" w:eastAsia="Times New Roman" w:hAnsi="Times New Roman" w:cs="Times New Roman"/>
                <w:color w:val="000000"/>
              </w:rPr>
              <w:t>g</w:t>
            </w:r>
            <w:proofErr w:type="gramEnd"/>
            <w:r w:rsidRPr="0045794D">
              <w:rPr>
                <w:rFonts w:ascii="Times New Roman" w:eastAsia="Times New Roman" w:hAnsi="Times New Roman" w:cs="Times New Roman"/>
                <w:color w:val="000000"/>
              </w:rPr>
              <w:t>/cm</w:t>
            </w:r>
            <w:r w:rsidRPr="0045794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3</w:t>
            </w:r>
          </w:p>
        </w:tc>
        <w:tc>
          <w:tcPr>
            <w:tcW w:w="471" w:type="pct"/>
            <w:vAlign w:val="center"/>
            <w:hideMark/>
          </w:tcPr>
          <w:p w14:paraId="7437A0ED" w14:textId="77777777" w:rsidR="00B75128" w:rsidRPr="001B46D6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  <w:tc>
          <w:tcPr>
            <w:tcW w:w="541" w:type="pct"/>
            <w:vAlign w:val="center"/>
            <w:hideMark/>
          </w:tcPr>
          <w:p w14:paraId="1525A55A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gramStart"/>
            <w:r w:rsidRPr="0045794D">
              <w:rPr>
                <w:rFonts w:ascii="Times New Roman" w:eastAsia="Times New Roman" w:hAnsi="Times New Roman" w:cs="Times New Roman"/>
                <w:color w:val="000000"/>
              </w:rPr>
              <w:t>mm</w:t>
            </w:r>
            <w:proofErr w:type="gramEnd"/>
          </w:p>
        </w:tc>
        <w:tc>
          <w:tcPr>
            <w:tcW w:w="583" w:type="pct"/>
            <w:vAlign w:val="center"/>
            <w:hideMark/>
          </w:tcPr>
          <w:p w14:paraId="60452DE8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  <w:tc>
          <w:tcPr>
            <w:tcW w:w="510" w:type="pct"/>
            <w:vAlign w:val="center"/>
            <w:hideMark/>
          </w:tcPr>
          <w:p w14:paraId="58FF10AB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gramStart"/>
            <w:r w:rsidRPr="0045794D">
              <w:rPr>
                <w:rFonts w:ascii="Times New Roman" w:eastAsia="Times New Roman" w:hAnsi="Times New Roman" w:cs="Times New Roman"/>
                <w:color w:val="000000"/>
              </w:rPr>
              <w:t>mm</w:t>
            </w:r>
            <w:proofErr w:type="gramEnd"/>
          </w:p>
        </w:tc>
        <w:tc>
          <w:tcPr>
            <w:tcW w:w="593" w:type="pct"/>
            <w:vAlign w:val="center"/>
            <w:hideMark/>
          </w:tcPr>
          <w:p w14:paraId="4C2F65D5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  <w:tc>
          <w:tcPr>
            <w:tcW w:w="595" w:type="pct"/>
            <w:vAlign w:val="center"/>
            <w:hideMark/>
          </w:tcPr>
          <w:p w14:paraId="516283EE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gramStart"/>
            <w:r w:rsidRPr="0045794D">
              <w:rPr>
                <w:rFonts w:ascii="Times New Roman" w:eastAsia="Times New Roman" w:hAnsi="Times New Roman" w:cs="Times New Roman"/>
                <w:color w:val="000000"/>
              </w:rPr>
              <w:t>mm</w:t>
            </w:r>
            <w:proofErr w:type="gramEnd"/>
          </w:p>
        </w:tc>
        <w:tc>
          <w:tcPr>
            <w:tcW w:w="631" w:type="pct"/>
          </w:tcPr>
          <w:p w14:paraId="4B6C1C59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B75128" w:rsidRPr="0045794D" w14:paraId="565B08D0" w14:textId="77777777" w:rsidTr="00393A1D">
        <w:trPr>
          <w:trHeight w:val="330"/>
          <w:jc w:val="center"/>
        </w:trPr>
        <w:tc>
          <w:tcPr>
            <w:tcW w:w="538" w:type="pct"/>
            <w:vAlign w:val="center"/>
            <w:hideMark/>
          </w:tcPr>
          <w:p w14:paraId="452A9FCD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0-25</w:t>
            </w:r>
          </w:p>
        </w:tc>
        <w:tc>
          <w:tcPr>
            <w:tcW w:w="538" w:type="pct"/>
            <w:vAlign w:val="center"/>
            <w:hideMark/>
          </w:tcPr>
          <w:p w14:paraId="0F414EF2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.34</w:t>
            </w:r>
          </w:p>
        </w:tc>
        <w:tc>
          <w:tcPr>
            <w:tcW w:w="471" w:type="pct"/>
            <w:vAlign w:val="center"/>
            <w:hideMark/>
          </w:tcPr>
          <w:p w14:paraId="577E5ABA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26.17</w:t>
            </w:r>
          </w:p>
        </w:tc>
        <w:tc>
          <w:tcPr>
            <w:tcW w:w="541" w:type="pct"/>
            <w:vAlign w:val="center"/>
            <w:hideMark/>
          </w:tcPr>
          <w:p w14:paraId="256B6FFB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87.67</w:t>
            </w:r>
          </w:p>
        </w:tc>
        <w:tc>
          <w:tcPr>
            <w:tcW w:w="583" w:type="pct"/>
            <w:vAlign w:val="center"/>
            <w:hideMark/>
          </w:tcPr>
          <w:p w14:paraId="25B3C4EE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1.43</w:t>
            </w:r>
          </w:p>
        </w:tc>
        <w:tc>
          <w:tcPr>
            <w:tcW w:w="510" w:type="pct"/>
            <w:vAlign w:val="center"/>
            <w:hideMark/>
          </w:tcPr>
          <w:p w14:paraId="7C96A2A4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38.29</w:t>
            </w:r>
          </w:p>
        </w:tc>
        <w:tc>
          <w:tcPr>
            <w:tcW w:w="593" w:type="pct"/>
            <w:vAlign w:val="center"/>
            <w:hideMark/>
          </w:tcPr>
          <w:p w14:paraId="39EA7905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4.74</w:t>
            </w:r>
          </w:p>
        </w:tc>
        <w:tc>
          <w:tcPr>
            <w:tcW w:w="595" w:type="pct"/>
            <w:vAlign w:val="center"/>
            <w:hideMark/>
          </w:tcPr>
          <w:p w14:paraId="73319000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49.38</w:t>
            </w:r>
          </w:p>
        </w:tc>
        <w:tc>
          <w:tcPr>
            <w:tcW w:w="631" w:type="pct"/>
          </w:tcPr>
          <w:p w14:paraId="4F6E5260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CL</w:t>
            </w:r>
          </w:p>
        </w:tc>
      </w:tr>
      <w:tr w:rsidR="00B75128" w:rsidRPr="0045794D" w14:paraId="0CC5CA05" w14:textId="77777777" w:rsidTr="00393A1D">
        <w:trPr>
          <w:trHeight w:val="330"/>
          <w:jc w:val="center"/>
        </w:trPr>
        <w:tc>
          <w:tcPr>
            <w:tcW w:w="538" w:type="pct"/>
            <w:vAlign w:val="center"/>
            <w:hideMark/>
          </w:tcPr>
          <w:p w14:paraId="7D6DE887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25-50</w:t>
            </w:r>
          </w:p>
        </w:tc>
        <w:tc>
          <w:tcPr>
            <w:tcW w:w="538" w:type="pct"/>
            <w:vAlign w:val="center"/>
            <w:hideMark/>
          </w:tcPr>
          <w:p w14:paraId="7C7E827E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.40</w:t>
            </w:r>
          </w:p>
        </w:tc>
        <w:tc>
          <w:tcPr>
            <w:tcW w:w="471" w:type="pct"/>
            <w:vAlign w:val="center"/>
            <w:hideMark/>
          </w:tcPr>
          <w:p w14:paraId="1C611AEE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29.01</w:t>
            </w:r>
          </w:p>
        </w:tc>
        <w:tc>
          <w:tcPr>
            <w:tcW w:w="541" w:type="pct"/>
            <w:vAlign w:val="center"/>
            <w:hideMark/>
          </w:tcPr>
          <w:p w14:paraId="5452D960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01.54</w:t>
            </w:r>
          </w:p>
        </w:tc>
        <w:tc>
          <w:tcPr>
            <w:tcW w:w="583" w:type="pct"/>
            <w:vAlign w:val="center"/>
            <w:hideMark/>
          </w:tcPr>
          <w:p w14:paraId="096A2B91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2.79</w:t>
            </w:r>
          </w:p>
        </w:tc>
        <w:tc>
          <w:tcPr>
            <w:tcW w:w="510" w:type="pct"/>
            <w:vAlign w:val="center"/>
            <w:hideMark/>
          </w:tcPr>
          <w:p w14:paraId="49161E89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44.77</w:t>
            </w:r>
          </w:p>
        </w:tc>
        <w:tc>
          <w:tcPr>
            <w:tcW w:w="593" w:type="pct"/>
            <w:vAlign w:val="center"/>
            <w:hideMark/>
          </w:tcPr>
          <w:p w14:paraId="709E44D5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6.22</w:t>
            </w:r>
          </w:p>
        </w:tc>
        <w:tc>
          <w:tcPr>
            <w:tcW w:w="595" w:type="pct"/>
            <w:vAlign w:val="center"/>
            <w:hideMark/>
          </w:tcPr>
          <w:p w14:paraId="02C3A222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56.77</w:t>
            </w:r>
          </w:p>
        </w:tc>
        <w:tc>
          <w:tcPr>
            <w:tcW w:w="631" w:type="pct"/>
          </w:tcPr>
          <w:p w14:paraId="262FA47B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CL</w:t>
            </w:r>
          </w:p>
        </w:tc>
      </w:tr>
      <w:tr w:rsidR="00B75128" w:rsidRPr="0045794D" w14:paraId="5505956F" w14:textId="77777777" w:rsidTr="00393A1D">
        <w:trPr>
          <w:trHeight w:val="330"/>
          <w:jc w:val="center"/>
        </w:trPr>
        <w:tc>
          <w:tcPr>
            <w:tcW w:w="538" w:type="pct"/>
            <w:vAlign w:val="center"/>
            <w:hideMark/>
          </w:tcPr>
          <w:p w14:paraId="1AE3E94D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Toplam</w:t>
            </w:r>
          </w:p>
        </w:tc>
        <w:tc>
          <w:tcPr>
            <w:tcW w:w="538" w:type="pct"/>
            <w:vAlign w:val="center"/>
            <w:hideMark/>
          </w:tcPr>
          <w:p w14:paraId="3479ED64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471" w:type="pct"/>
            <w:vAlign w:val="center"/>
            <w:hideMark/>
          </w:tcPr>
          <w:p w14:paraId="4494D491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541" w:type="pct"/>
            <w:vAlign w:val="center"/>
            <w:hideMark/>
          </w:tcPr>
          <w:p w14:paraId="1CABA435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89.21</w:t>
            </w:r>
          </w:p>
        </w:tc>
        <w:tc>
          <w:tcPr>
            <w:tcW w:w="583" w:type="pct"/>
            <w:vAlign w:val="center"/>
            <w:hideMark/>
          </w:tcPr>
          <w:p w14:paraId="7FC73D72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510" w:type="pct"/>
            <w:vAlign w:val="center"/>
            <w:hideMark/>
          </w:tcPr>
          <w:p w14:paraId="198D4776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83.06</w:t>
            </w:r>
          </w:p>
        </w:tc>
        <w:tc>
          <w:tcPr>
            <w:tcW w:w="593" w:type="pct"/>
            <w:vAlign w:val="center"/>
            <w:hideMark/>
          </w:tcPr>
          <w:p w14:paraId="5BFB35E2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595" w:type="pct"/>
            <w:vAlign w:val="center"/>
            <w:hideMark/>
          </w:tcPr>
          <w:p w14:paraId="4F4F0BE6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5794D">
              <w:rPr>
                <w:rFonts w:ascii="Times New Roman" w:eastAsia="Times New Roman" w:hAnsi="Times New Roman" w:cs="Times New Roman"/>
                <w:color w:val="000000"/>
              </w:rPr>
              <w:t>106.15</w:t>
            </w:r>
          </w:p>
        </w:tc>
        <w:tc>
          <w:tcPr>
            <w:tcW w:w="631" w:type="pct"/>
          </w:tcPr>
          <w:p w14:paraId="26884681" w14:textId="77777777" w:rsidR="00B75128" w:rsidRPr="0045794D" w:rsidRDefault="00B75128" w:rsidP="00393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5242A39B" w14:textId="77777777" w:rsidR="00B75128" w:rsidRPr="00586B99" w:rsidRDefault="00B75128" w:rsidP="00B75128">
      <w:pPr>
        <w:pStyle w:val="GvdeMetni2"/>
        <w:spacing w:line="360" w:lineRule="auto"/>
        <w:rPr>
          <w:b w:val="0"/>
          <w:sz w:val="20"/>
        </w:rPr>
      </w:pPr>
      <w:r w:rsidRPr="00586B99">
        <w:rPr>
          <w:b w:val="0"/>
          <w:sz w:val="20"/>
          <w:vertAlign w:val="superscript"/>
        </w:rPr>
        <w:t>1</w:t>
      </w:r>
      <w:r w:rsidRPr="00586B99">
        <w:rPr>
          <w:b w:val="0"/>
          <w:sz w:val="20"/>
        </w:rPr>
        <w:t xml:space="preserve"> </w:t>
      </w:r>
      <w:r>
        <w:rPr>
          <w:b w:val="0"/>
          <w:sz w:val="20"/>
        </w:rPr>
        <w:t>İlgili açıklama</w:t>
      </w:r>
    </w:p>
    <w:p w14:paraId="618B5ACE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3A278773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</w:p>
    <w:p w14:paraId="19840EDC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</w:p>
    <w:p w14:paraId="7A3ADDB8" w14:textId="77777777" w:rsidR="00B75128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r w:rsidRPr="009F45B1">
        <w:rPr>
          <w:b w:val="0"/>
          <w:szCs w:val="24"/>
        </w:rPr>
        <w:t>Şekil 4.</w:t>
      </w:r>
      <w:r>
        <w:rPr>
          <w:b w:val="0"/>
          <w:szCs w:val="24"/>
        </w:rPr>
        <w:t>1</w:t>
      </w:r>
      <w:r w:rsidRPr="009F45B1">
        <w:rPr>
          <w:b w:val="0"/>
          <w:szCs w:val="24"/>
        </w:rPr>
        <w:t>’</w:t>
      </w:r>
      <w:r>
        <w:rPr>
          <w:b w:val="0"/>
          <w:szCs w:val="24"/>
        </w:rPr>
        <w:t>d</w:t>
      </w:r>
      <w:r w:rsidRPr="009F45B1">
        <w:rPr>
          <w:b w:val="0"/>
          <w:szCs w:val="24"/>
        </w:rPr>
        <w:t xml:space="preserve">e,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>.</w:t>
      </w:r>
    </w:p>
    <w:p w14:paraId="3F58C6D7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</w:p>
    <w:p w14:paraId="4BD10EA1" w14:textId="77777777" w:rsidR="00B75128" w:rsidRPr="009F45B1" w:rsidRDefault="00B75128" w:rsidP="00B75128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>
        <w:rPr>
          <w:noProof/>
        </w:rPr>
        <w:drawing>
          <wp:inline distT="0" distB="0" distL="0" distR="0" wp14:anchorId="51EAA14D" wp14:editId="313ADC04">
            <wp:extent cx="2438400" cy="1623820"/>
            <wp:effectExtent l="19050" t="19050" r="19050" b="14605"/>
            <wp:docPr id="500760287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esim 1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448109" cy="16302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E2B1F3D" w14:textId="77777777" w:rsidR="00B75128" w:rsidRPr="009F45B1" w:rsidRDefault="00B75128" w:rsidP="00B75128">
      <w:pPr>
        <w:pStyle w:val="GvdeMetni2"/>
        <w:tabs>
          <w:tab w:val="clear" w:pos="426"/>
        </w:tabs>
        <w:jc w:val="center"/>
        <w:rPr>
          <w:b w:val="0"/>
          <w:szCs w:val="24"/>
        </w:rPr>
      </w:pPr>
      <w:r w:rsidRPr="009F45B1">
        <w:rPr>
          <w:b w:val="0"/>
          <w:szCs w:val="24"/>
        </w:rPr>
        <w:t>Şekil 4.</w:t>
      </w:r>
      <w:r>
        <w:rPr>
          <w:b w:val="0"/>
          <w:szCs w:val="24"/>
        </w:rPr>
        <w:t>1</w:t>
      </w:r>
      <w:r w:rsidRPr="009F45B1">
        <w:rPr>
          <w:b w:val="0"/>
          <w:szCs w:val="24"/>
        </w:rPr>
        <w:t xml:space="preserve">. </w:t>
      </w:r>
      <w:proofErr w:type="spellStart"/>
      <w:r>
        <w:rPr>
          <w:b w:val="0"/>
          <w:szCs w:val="24"/>
        </w:rPr>
        <w:t>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</w:p>
    <w:p w14:paraId="475A3E74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6C1AB311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</w:p>
    <w:p w14:paraId="57548597" w14:textId="77777777" w:rsidR="00B75128" w:rsidRPr="0045794D" w:rsidRDefault="00B75128" w:rsidP="00B75128">
      <w:pPr>
        <w:pStyle w:val="GvdeMetni2"/>
        <w:tabs>
          <w:tab w:val="clear" w:pos="426"/>
        </w:tabs>
        <w:spacing w:line="360" w:lineRule="auto"/>
        <w:rPr>
          <w:szCs w:val="24"/>
        </w:rPr>
      </w:pPr>
      <w:r w:rsidRPr="0045794D">
        <w:rPr>
          <w:noProof/>
          <w:sz w:val="28"/>
          <w:szCs w:val="28"/>
          <w:highlight w:val="yellow"/>
        </w:rPr>
        <mc:AlternateContent>
          <mc:Choice Requires="wpg">
            <w:drawing>
              <wp:anchor distT="0" distB="0" distL="114300" distR="114300" simplePos="0" relativeHeight="251688448" behindDoc="0" locked="0" layoutInCell="1" allowOverlap="1" wp14:anchorId="3A176583" wp14:editId="2E9E272F">
                <wp:simplePos x="0" y="0"/>
                <wp:positionH relativeFrom="column">
                  <wp:posOffset>-1275907</wp:posOffset>
                </wp:positionH>
                <wp:positionV relativeFrom="paragraph">
                  <wp:posOffset>-781242</wp:posOffset>
                </wp:positionV>
                <wp:extent cx="7290435" cy="923290"/>
                <wp:effectExtent l="57150" t="38100" r="81915" b="86360"/>
                <wp:wrapNone/>
                <wp:docPr id="166523120" name="Grup 1665231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7290435" cy="923290"/>
                          <a:chOff x="-2029722" y="-49272"/>
                          <a:chExt cx="4178711" cy="265010"/>
                        </a:xfrm>
                      </wpg:grpSpPr>
                      <wps:wsp>
                        <wps:cNvPr id="677838789" name="Metin Kutusu 677838789"/>
                        <wps:cNvSpPr txBox="1"/>
                        <wps:spPr>
                          <a:xfrm>
                            <a:off x="-2029722" y="-49272"/>
                            <a:ext cx="4178711" cy="166770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13ECB89" w14:textId="77777777" w:rsidR="00B75128" w:rsidRPr="001345E7" w:rsidRDefault="00B75128" w:rsidP="00B75128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TÜM ANA METİN,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.5 SATIR ARALIĞI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İLE YAZILMALIDIR.  HER BAŞLIK VE PARAGRAFTAN SONRA 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1 SATIR BOŞLUK</w:t>
                              </w:r>
                              <w:r w:rsidRPr="001345E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KULLANILMALIDI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56855453" name="Sol Ayraç 1856855453"/>
                        <wps:cNvSpPr/>
                        <wps:spPr>
                          <a:xfrm rot="16200000" flipV="1">
                            <a:off x="16707" y="-1892537"/>
                            <a:ext cx="99956" cy="4116594"/>
                          </a:xfrm>
                          <a:prstGeom prst="leftBrace">
                            <a:avLst>
                              <a:gd name="adj1" fmla="val 45625"/>
                              <a:gd name="adj2" fmla="val 29216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A176583" id="Grup 166523120" o:spid="_x0000_s1129" style="position:absolute;left:0;text-align:left;margin-left:-100.45pt;margin-top:-61.5pt;width:574.05pt;height:72.7pt;z-index:251688448;mso-width-relative:margin;mso-height-relative:margin" coordorigin="-20297,-492" coordsize="41787,26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">
                <v:shape id="Metin Kutusu 677838789" o:spid="_x0000_s1130" type="#_x0000_t202" style="position:absolute;left:-20297;top:-492;width:41786;height:166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" fillcolor="#2555a6" strokecolor="#795d9b [3047]">
                  <v:shadow on="t" color="black" opacity="24903f" origin=",.5" offset="0,.55556mm"/>
                  <v:textbox>
                    <w:txbxContent>
                      <w:p w14:paraId="113ECB89" w14:textId="77777777" w:rsidR="00B75128" w:rsidRPr="001345E7" w:rsidRDefault="00B75128" w:rsidP="00B75128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TÜM ANA METİN,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.5 SATIR ARALIĞI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İLE YAZILMALIDIR.  HER BAŞLIK VE PARAGRAFTAN SONRA </w:t>
                        </w:r>
                        <w:r w:rsidRPr="001345E7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1 SATIR BOŞLUK</w:t>
                        </w:r>
                        <w:r w:rsidRPr="001345E7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 KULLANILMALIDIR.</w:t>
                        </w:r>
                      </w:p>
                    </w:txbxContent>
                  </v:textbox>
                </v:shape>
                <v:shape id="Sol Ayraç 1856855453" o:spid="_x0000_s1131" type="#_x0000_t87" style="position:absolute;left:167;top:-18926;width:1000;height:41165;rotation: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" adj="239,6311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Pr="0045794D">
        <w:rPr>
          <w:szCs w:val="24"/>
        </w:rPr>
        <w:t xml:space="preserve">5. </w:t>
      </w:r>
      <w:r w:rsidRPr="0045794D">
        <w:rPr>
          <w:szCs w:val="24"/>
          <w:highlight w:val="yellow"/>
        </w:rPr>
        <w:t xml:space="preserve">SONUÇ VE ÖNERİLER </w:t>
      </w:r>
      <w:r w:rsidRPr="0045794D">
        <w:rPr>
          <w:szCs w:val="24"/>
          <w:highlight w:val="green"/>
        </w:rPr>
        <w:t>(TARTIŞMA VE SONUÇ)</w:t>
      </w:r>
    </w:p>
    <w:p w14:paraId="6095D9C8" w14:textId="77777777" w:rsidR="00B75128" w:rsidRPr="00794B67" w:rsidRDefault="00B75128" w:rsidP="00B75128">
      <w:pPr>
        <w:pStyle w:val="GvdeMetni2"/>
        <w:tabs>
          <w:tab w:val="clear" w:pos="426"/>
        </w:tabs>
        <w:spacing w:line="360" w:lineRule="auto"/>
        <w:jc w:val="center"/>
        <w:rPr>
          <w:b w:val="0"/>
          <w:szCs w:val="24"/>
        </w:rPr>
      </w:pPr>
    </w:p>
    <w:p w14:paraId="6FD0A505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>.</w:t>
      </w:r>
    </w:p>
    <w:p w14:paraId="3257A914" w14:textId="77777777" w:rsidR="00B75128" w:rsidRPr="00794B67" w:rsidRDefault="00B75128" w:rsidP="00B75128">
      <w:pPr>
        <w:pStyle w:val="GvdeMetni2"/>
        <w:spacing w:line="360" w:lineRule="auto"/>
        <w:jc w:val="center"/>
        <w:rPr>
          <w:b w:val="0"/>
          <w:szCs w:val="24"/>
        </w:rPr>
      </w:pPr>
    </w:p>
    <w:p w14:paraId="67FE2C45" w14:textId="77777777" w:rsidR="00B75128" w:rsidRDefault="00B75128" w:rsidP="00B75128">
      <w:pPr>
        <w:pStyle w:val="GvdeMetni2"/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>.</w:t>
      </w:r>
    </w:p>
    <w:p w14:paraId="1CF54243" w14:textId="77777777" w:rsidR="00B75128" w:rsidRPr="00382E92" w:rsidRDefault="00B75128" w:rsidP="00B75128">
      <w:pPr>
        <w:pStyle w:val="GvdeMetni2"/>
        <w:spacing w:line="360" w:lineRule="auto"/>
        <w:jc w:val="center"/>
        <w:rPr>
          <w:b w:val="0"/>
          <w:szCs w:val="24"/>
        </w:rPr>
      </w:pPr>
    </w:p>
    <w:p w14:paraId="07FBCD19" w14:textId="77777777" w:rsidR="00B75128" w:rsidRPr="009F45B1" w:rsidRDefault="00B75128" w:rsidP="00B75128">
      <w:pPr>
        <w:pStyle w:val="GvdeMetni2"/>
        <w:tabs>
          <w:tab w:val="clear" w:pos="426"/>
        </w:tabs>
        <w:spacing w:line="360" w:lineRule="auto"/>
        <w:rPr>
          <w:b w:val="0"/>
          <w:szCs w:val="24"/>
        </w:rPr>
      </w:pP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</w:t>
      </w:r>
      <w:proofErr w:type="spellEnd"/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aaaaaaaaaaaaaaa</w:t>
      </w:r>
      <w:proofErr w:type="spellEnd"/>
      <w:r>
        <w:rPr>
          <w:b w:val="0"/>
          <w:szCs w:val="24"/>
        </w:rPr>
        <w:t>.</w:t>
      </w:r>
      <w:r w:rsidRPr="009F45B1">
        <w:rPr>
          <w:szCs w:val="24"/>
        </w:rPr>
        <w:br w:type="page"/>
      </w:r>
    </w:p>
    <w:p w14:paraId="61F7F9DE" w14:textId="77777777" w:rsidR="00B75128" w:rsidRDefault="00B75128" w:rsidP="00B75128">
      <w:pPr>
        <w:pStyle w:val="GvdeMetni2"/>
        <w:tabs>
          <w:tab w:val="clear" w:pos="426"/>
        </w:tabs>
        <w:rPr>
          <w:szCs w:val="24"/>
        </w:rPr>
      </w:pPr>
      <w:r w:rsidRPr="009F45B1">
        <w:rPr>
          <w:b w:val="0"/>
          <w:noProof/>
          <w:sz w:val="28"/>
          <w:szCs w:val="28"/>
        </w:rPr>
        <w:lastRenderedPageBreak/>
        <mc:AlternateContent>
          <mc:Choice Requires="wpg">
            <w:drawing>
              <wp:anchor distT="0" distB="0" distL="114300" distR="114300" simplePos="0" relativeHeight="251673088" behindDoc="0" locked="0" layoutInCell="1" allowOverlap="1" wp14:anchorId="045212B1" wp14:editId="5BA3B0E5">
                <wp:simplePos x="0" y="0"/>
                <wp:positionH relativeFrom="column">
                  <wp:posOffset>-1358265</wp:posOffset>
                </wp:positionH>
                <wp:positionV relativeFrom="paragraph">
                  <wp:posOffset>100330</wp:posOffset>
                </wp:positionV>
                <wp:extent cx="1375410" cy="6924040"/>
                <wp:effectExtent l="57150" t="38100" r="0" b="86360"/>
                <wp:wrapNone/>
                <wp:docPr id="2112566785" name="Grup 211256678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375410" cy="6924040"/>
                          <a:chOff x="-2029721" y="-714595"/>
                          <a:chExt cx="788803" cy="1987634"/>
                        </a:xfrm>
                      </wpg:grpSpPr>
                      <wps:wsp>
                        <wps:cNvPr id="706806854" name="Metin Kutusu 706806854"/>
                        <wps:cNvSpPr txBox="1"/>
                        <wps:spPr>
                          <a:xfrm>
                            <a:off x="-2029721" y="-714595"/>
                            <a:ext cx="655478" cy="1008854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18FBA9F" w14:textId="77777777" w:rsidR="00B75128" w:rsidRPr="000753BB" w:rsidRDefault="00B75128" w:rsidP="00B75128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Kaynaklar 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>HARF SIRASINA GÖRE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ve 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1 satır 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aralığı ile hazırlanır. </w:t>
                              </w:r>
                            </w:p>
                            <w:p w14:paraId="41F73350" w14:textId="77777777" w:rsidR="00B75128" w:rsidRPr="000753BB" w:rsidRDefault="00B75128" w:rsidP="00B75128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Kaynakların </w:t>
                              </w:r>
                              <w:r w:rsidRPr="00C0717C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>yazımı 2 satırı geçiyorsa 2.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C0717C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>satırdan sonra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proofErr w:type="gramStart"/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>1.25</w:t>
                              </w:r>
                              <w:proofErr w:type="gramEnd"/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cm girinti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bırakılır.</w:t>
                              </w:r>
                            </w:p>
                            <w:p w14:paraId="43785DD4" w14:textId="77777777" w:rsidR="00B75128" w:rsidRPr="000753BB" w:rsidRDefault="00B75128" w:rsidP="00B75128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</w:pP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Her kaynaktan sonra 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1 satır boşluk 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>bırakılır.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86783619" name="Sol Ayraç 786783619"/>
                        <wps:cNvSpPr/>
                        <wps:spPr>
                          <a:xfrm rot="10800000" flipV="1">
                            <a:off x="-1385363" y="-714595"/>
                            <a:ext cx="144445" cy="1987634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45212B1" id="Grup 2112566785" o:spid="_x0000_s1132" style="position:absolute;left:0;text-align:left;margin-left:-106.95pt;margin-top:7.9pt;width:108.3pt;height:545.2pt;z-index:251673088;mso-width-relative:margin;mso-height-relative:margin" coordorigin="-20297,-7145" coordsize="7888,1987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">
                <v:shape id="Metin Kutusu 706806854" o:spid="_x0000_s1133" type="#_x0000_t202" style="position:absolute;left:-20297;top:-7145;width:6555;height:100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" fillcolor="#2555a6" strokecolor="#795d9b [3047]">
                  <v:shadow on="t" color="black" opacity="24903f" origin=",.5" offset="0,.55556mm"/>
                  <v:textbox>
                    <w:txbxContent>
                      <w:p w14:paraId="418FBA9F" w14:textId="77777777" w:rsidR="00B75128" w:rsidRPr="000753BB" w:rsidRDefault="00B75128" w:rsidP="00B75128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</w:pP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Kaynaklar </w:t>
                        </w:r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>HARF SIRASINA GÖRE</w:t>
                        </w: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 ve </w:t>
                        </w:r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 xml:space="preserve">1 satır </w:t>
                        </w: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aralığı ile hazırlanır. </w:t>
                        </w:r>
                      </w:p>
                      <w:p w14:paraId="41F73350" w14:textId="77777777" w:rsidR="00B75128" w:rsidRPr="000753BB" w:rsidRDefault="00B75128" w:rsidP="00B75128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</w:pP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Kaynakların </w:t>
                        </w:r>
                        <w:r w:rsidRPr="00C0717C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>yazımı 2 satırı geçiyorsa 2.</w:t>
                        </w:r>
                        <w:r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 </w:t>
                        </w:r>
                        <w:r w:rsidRPr="00C0717C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>satırdan sonra</w:t>
                        </w:r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 xml:space="preserve"> </w:t>
                        </w:r>
                        <w:proofErr w:type="gramStart"/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>1.25</w:t>
                        </w:r>
                        <w:proofErr w:type="gramEnd"/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 xml:space="preserve"> cm girinti</w:t>
                        </w: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 bırakılır.</w:t>
                        </w:r>
                      </w:p>
                      <w:p w14:paraId="43785DD4" w14:textId="77777777" w:rsidR="00B75128" w:rsidRPr="000753BB" w:rsidRDefault="00B75128" w:rsidP="00B75128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</w:pP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Her kaynaktan sonra </w:t>
                        </w:r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 xml:space="preserve">1 satır boşluk </w:t>
                        </w: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>bırakılır.</w:t>
                        </w:r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shape>
                <v:shape id="Sol Ayraç 786783619" o:spid="_x0000_s1134" type="#_x0000_t87" style="position:absolute;left:-13853;top:-7145;width:1444;height:19875;rotation:18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" adj="716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Pr="00FF5A8C">
        <w:rPr>
          <w:noProof/>
        </w:rPr>
        <mc:AlternateContent>
          <mc:Choice Requires="wps">
            <w:drawing>
              <wp:anchor distT="0" distB="0" distL="114300" distR="114300" simplePos="0" relativeHeight="251674112" behindDoc="0" locked="0" layoutInCell="1" allowOverlap="1" wp14:anchorId="31C61B8E" wp14:editId="181BF2AD">
                <wp:simplePos x="0" y="0"/>
                <wp:positionH relativeFrom="column">
                  <wp:posOffset>1312545</wp:posOffset>
                </wp:positionH>
                <wp:positionV relativeFrom="paragraph">
                  <wp:posOffset>-700405</wp:posOffset>
                </wp:positionV>
                <wp:extent cx="4629150" cy="876300"/>
                <wp:effectExtent l="57150" t="38100" r="76200" b="95250"/>
                <wp:wrapNone/>
                <wp:docPr id="48404721" name="Metin Kutusu 484047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29150" cy="87630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 w="9525" cap="flat" cmpd="sng" algn="ctr">
                          <a:solidFill>
                            <a:srgbClr val="8064A2">
                              <a:shade val="95000"/>
                              <a:satMod val="105000"/>
                            </a:srgbClr>
                          </a:solidFill>
                          <a:prstDash val="solid"/>
                        </a:ln>
                        <a:effectLst>
                          <a:outerShdw blurRad="40000" dist="20000" dir="5400000" rotWithShape="0">
                            <a:srgbClr val="000000">
                              <a:alpha val="38000"/>
                            </a:srgbClr>
                          </a:outerShdw>
                        </a:effectLst>
                      </wps:spPr>
                      <wps:txbx>
                        <w:txbxContent>
                          <w:p w14:paraId="50BC685B" w14:textId="77777777" w:rsidR="00B75128" w:rsidRPr="006E685B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6E685B"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  <w:t xml:space="preserve">Dergi, kitap, üniversite isimlerini kısaltmadan TAM olarak yazılır. </w:t>
                            </w:r>
                          </w:p>
                          <w:p w14:paraId="66FC38E8" w14:textId="77777777" w:rsidR="00B75128" w:rsidRPr="006E685B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6E685B"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  <w:t xml:space="preserve">Kaynaklarda Cilt, Sayı, Volume, </w:t>
                            </w:r>
                            <w:proofErr w:type="spellStart"/>
                            <w:r w:rsidRPr="006E685B"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  <w:t>Issue</w:t>
                            </w:r>
                            <w:proofErr w:type="spellEnd"/>
                            <w:r w:rsidRPr="006E685B"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  <w:t xml:space="preserve"> gibi ifadeler yer almamalıdır.</w:t>
                            </w:r>
                          </w:p>
                          <w:p w14:paraId="752011EA" w14:textId="77777777" w:rsidR="00B75128" w:rsidRPr="006E685B" w:rsidRDefault="00B75128" w:rsidP="00B7512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6E685B"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  <w:t>Ayrıca, burada olduğu gibi cilt numaraları virgül (,) ile ayrılmalıdı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C61B8E" id="Metin Kutusu 48404721" o:spid="_x0000_s1135" type="#_x0000_t202" style="position:absolute;left:0;text-align:left;margin-left:103.35pt;margin-top:-55.15pt;width:364.5pt;height:69pt;z-index:251674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" fillcolor="#2555a6" strokecolor="#7d60a0">
                <v:shadow on="t" color="black" opacity="24903f" origin=",.5" offset="0,.55556mm"/>
                <v:textbox>
                  <w:txbxContent>
                    <w:p w14:paraId="50BC685B" w14:textId="77777777" w:rsidR="00B75128" w:rsidRPr="006E685B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</w:pPr>
                      <w:r w:rsidRPr="006E685B"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  <w:t xml:space="preserve">Dergi, kitap, üniversite isimlerini kısaltmadan TAM olarak yazılır. </w:t>
                      </w:r>
                    </w:p>
                    <w:p w14:paraId="66FC38E8" w14:textId="77777777" w:rsidR="00B75128" w:rsidRPr="006E685B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</w:pPr>
                      <w:r w:rsidRPr="006E685B"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  <w:t xml:space="preserve">Kaynaklarda Cilt, Sayı, Volume, </w:t>
                      </w:r>
                      <w:proofErr w:type="spellStart"/>
                      <w:r w:rsidRPr="006E685B"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  <w:t>Issue</w:t>
                      </w:r>
                      <w:proofErr w:type="spellEnd"/>
                      <w:r w:rsidRPr="006E685B"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  <w:t xml:space="preserve"> gibi ifadeler yer almamalıdır.</w:t>
                      </w:r>
                    </w:p>
                    <w:p w14:paraId="752011EA" w14:textId="77777777" w:rsidR="00B75128" w:rsidRPr="006E685B" w:rsidRDefault="00B75128" w:rsidP="00B7512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</w:pPr>
                      <w:r w:rsidRPr="006E685B"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  <w:t>Ayrıca, burada olduğu gibi cilt numaraları virgül (,) ile ayrılmalıdır.</w:t>
                      </w:r>
                    </w:p>
                  </w:txbxContent>
                </v:textbox>
              </v:shape>
            </w:pict>
          </mc:Fallback>
        </mc:AlternateContent>
      </w:r>
      <w:r w:rsidRPr="009F45B1">
        <w:rPr>
          <w:szCs w:val="24"/>
        </w:rPr>
        <w:t>KAYNAKLAR</w:t>
      </w:r>
    </w:p>
    <w:p w14:paraId="0139A5ED" w14:textId="77777777" w:rsidR="00B75128" w:rsidRPr="00794B67" w:rsidRDefault="00B75128" w:rsidP="00B75128">
      <w:pPr>
        <w:spacing w:after="0" w:line="240" w:lineRule="auto"/>
        <w:jc w:val="center"/>
        <w:rPr>
          <w:rFonts w:ascii="Times New Roman" w:hAnsi="Times New Roman" w:cs="Times New Roman"/>
          <w:szCs w:val="24"/>
        </w:rPr>
      </w:pPr>
    </w:p>
    <w:p w14:paraId="5579372B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Kitap ise)</w:t>
      </w:r>
    </w:p>
    <w:p w14:paraId="26463FF1" w14:textId="77777777" w:rsidR="002E656B" w:rsidRDefault="002E656B" w:rsidP="002E656B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Yıldırım, O. (2008). </w:t>
      </w:r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Sulama Sistemlerinin Tasarımı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>. Ankara Üniversitesi Yayınları, Ankara Üniversitesi Basımevi.</w:t>
      </w:r>
    </w:p>
    <w:p w14:paraId="700FD9CA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B230109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Kitap bölümü ise)</w:t>
      </w:r>
    </w:p>
    <w:p w14:paraId="78EB8A69" w14:textId="77777777" w:rsidR="002E656B" w:rsidRPr="00712060" w:rsidRDefault="002E656B" w:rsidP="002E656B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begin" w:fldLock="1"/>
      </w: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instrText xml:space="preserve">ADDIN Mendeley Bibliography CSL_BIBLIOGRAPHY </w:instrText>
      </w: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separate"/>
      </w:r>
      <w:r w:rsidRPr="00712060">
        <w:rPr>
          <w:rFonts w:ascii="Times New Roman" w:hAnsi="Times New Roman" w:cs="Times New Roman"/>
          <w:noProof/>
          <w:sz w:val="24"/>
          <w:szCs w:val="24"/>
        </w:rPr>
        <w:t xml:space="preserve">Nunes, C. S. &amp; Kunamneni, A. (2018). Laccases-properties and applications. In </w:t>
      </w:r>
      <w:r w:rsidRPr="00712060">
        <w:rPr>
          <w:rFonts w:ascii="Times New Roman" w:hAnsi="Times New Roman" w:cs="Times New Roman"/>
          <w:i/>
          <w:iCs/>
          <w:noProof/>
          <w:sz w:val="24"/>
          <w:szCs w:val="24"/>
        </w:rPr>
        <w:t>Enzymes in Human and Animal Nutrition: Principles and Perspectives</w:t>
      </w:r>
      <w:r w:rsidRPr="00712060">
        <w:rPr>
          <w:rFonts w:ascii="Times New Roman" w:hAnsi="Times New Roman" w:cs="Times New Roman"/>
          <w:noProof/>
          <w:sz w:val="24"/>
          <w:szCs w:val="24"/>
        </w:rPr>
        <w:t>. (</w:t>
      </w:r>
      <w:proofErr w:type="spellStart"/>
      <w:proofErr w:type="gramStart"/>
      <w:r w:rsidRPr="0071206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p</w:t>
      </w:r>
      <w:proofErr w:type="spellEnd"/>
      <w:proofErr w:type="gramEnd"/>
      <w:r w:rsidRPr="0071206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279-297)</w:t>
      </w:r>
      <w:r w:rsidRPr="0071206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0429EF52" w14:textId="3C1439F3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end"/>
      </w:r>
      <w:r w:rsidRPr="002E656B">
        <w:rPr>
          <w:rFonts w:ascii="Times New Roman" w:hAnsi="Times New Roman" w:cs="Times New Roman"/>
          <w:noProof/>
          <w:sz w:val="24"/>
          <w:szCs w:val="24"/>
          <w:highlight w:val="yellow"/>
        </w:rPr>
        <w:t>(Tez ise)</w:t>
      </w:r>
    </w:p>
    <w:p w14:paraId="57CEDC8D" w14:textId="77777777" w:rsidR="002E656B" w:rsidRDefault="002E656B" w:rsidP="002E656B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Parladır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Karcı, A. (2018). </w:t>
      </w:r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Uzaktan Algılama ve Coğrafi Bilgi Sistemlerinin Sulama Şebekelerinin Performans Değerlendirmesinde Kullanılması: Atabey Sulama Şebekesi Örneği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. (Yüksek Lisans Tezi, </w:t>
      </w:r>
      <w:r>
        <w:rPr>
          <w:rFonts w:ascii="Times New Roman" w:eastAsia="Times New Roman" w:hAnsi="Times New Roman" w:cs="Times New Roman"/>
          <w:sz w:val="24"/>
          <w:szCs w:val="24"/>
        </w:rPr>
        <w:t>Isparta Uygulamalı Bilimler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Üniversitesi </w:t>
      </w:r>
      <w:r>
        <w:rPr>
          <w:rFonts w:ascii="Times New Roman" w:eastAsia="Times New Roman" w:hAnsi="Times New Roman" w:cs="Times New Roman"/>
          <w:sz w:val="24"/>
          <w:szCs w:val="24"/>
        </w:rPr>
        <w:t>Lisansüstü Eğitim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Enstitüsü) </w:t>
      </w:r>
    </w:p>
    <w:p w14:paraId="35EFFD2B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52D01C55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Makale ise)</w:t>
      </w:r>
    </w:p>
    <w:p w14:paraId="14DBCE2F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Ucar, Y., Kazaz, S., Eraslan, F. 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 Baydar, H. (2017). Effects of different irrigation water and nitrogen levels on the water use, rose flower yield and oil yield of Rosa damascena. </w:t>
      </w:r>
      <w:r w:rsidRPr="00444C36">
        <w:rPr>
          <w:rFonts w:ascii="Times New Roman" w:hAnsi="Times New Roman" w:cs="Times New Roman"/>
          <w:i/>
          <w:iCs/>
          <w:noProof/>
          <w:sz w:val="24"/>
          <w:szCs w:val="24"/>
        </w:rPr>
        <w:t>Agricultural Water Management</w:t>
      </w: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44C36">
        <w:rPr>
          <w:rFonts w:ascii="Times New Roman" w:hAnsi="Times New Roman" w:cs="Times New Roman"/>
          <w:i/>
          <w:iCs/>
          <w:noProof/>
          <w:sz w:val="24"/>
          <w:szCs w:val="24"/>
        </w:rPr>
        <w:t>182</w:t>
      </w:r>
      <w:r w:rsidRPr="00444C36">
        <w:rPr>
          <w:rFonts w:ascii="Times New Roman" w:hAnsi="Times New Roman" w:cs="Times New Roman"/>
          <w:noProof/>
          <w:sz w:val="24"/>
          <w:szCs w:val="24"/>
        </w:rPr>
        <w:t>, 94–102. doi:10.1016/j.agwat.2016.12.00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F81AABA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C7F909D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Bildiri ise)</w:t>
      </w:r>
    </w:p>
    <w:p w14:paraId="04DBB839" w14:textId="77777777" w:rsidR="002E656B" w:rsidRPr="005A4E6F" w:rsidRDefault="002E656B" w:rsidP="002E656B">
      <w:pPr>
        <w:shd w:val="clear" w:color="auto" w:fill="FFFFFF"/>
        <w:spacing w:after="12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A4E6F">
        <w:rPr>
          <w:rFonts w:ascii="Times New Roman" w:eastAsia="Times New Roman" w:hAnsi="Times New Roman" w:cs="Times New Roman"/>
          <w:sz w:val="24"/>
          <w:szCs w:val="24"/>
        </w:rPr>
        <w:t>Bakbak</w:t>
      </w:r>
      <w:proofErr w:type="spellEnd"/>
      <w:r w:rsidRPr="005A4E6F">
        <w:rPr>
          <w:rFonts w:ascii="Times New Roman" w:eastAsia="Times New Roman" w:hAnsi="Times New Roman" w:cs="Times New Roman"/>
          <w:sz w:val="24"/>
          <w:szCs w:val="24"/>
        </w:rPr>
        <w:t xml:space="preserve">, F. &amp; Uçar, Y. (2018).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Some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Performance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Indicators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of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Sprinkler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Irrigation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Systems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on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the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Sandıklı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Plain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(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Turkey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)</w:t>
      </w:r>
      <w:r w:rsidRPr="005A4E6F">
        <w:rPr>
          <w:rFonts w:ascii="Times New Roman" w:eastAsia="Times New Roman" w:hAnsi="Times New Roman" w:cs="Times New Roman"/>
          <w:sz w:val="24"/>
          <w:szCs w:val="24"/>
        </w:rPr>
        <w:t xml:space="preserve">. IX. International </w:t>
      </w:r>
      <w:proofErr w:type="spellStart"/>
      <w:r w:rsidRPr="005A4E6F">
        <w:rPr>
          <w:rFonts w:ascii="Times New Roman" w:eastAsia="Times New Roman" w:hAnsi="Times New Roman" w:cs="Times New Roman"/>
          <w:sz w:val="24"/>
          <w:szCs w:val="24"/>
        </w:rPr>
        <w:t>Agricultural</w:t>
      </w:r>
      <w:proofErr w:type="spellEnd"/>
      <w:r w:rsidRPr="005A4E6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A4E6F">
        <w:rPr>
          <w:rFonts w:ascii="Times New Roman" w:eastAsia="Times New Roman" w:hAnsi="Times New Roman" w:cs="Times New Roman"/>
          <w:sz w:val="24"/>
          <w:szCs w:val="24"/>
        </w:rPr>
        <w:t>Symposium</w:t>
      </w:r>
      <w:proofErr w:type="spellEnd"/>
      <w:r w:rsidRPr="005A4E6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5A4E6F">
        <w:rPr>
          <w:rFonts w:ascii="Times New Roman" w:eastAsia="Times New Roman" w:hAnsi="Times New Roman" w:cs="Times New Roman"/>
          <w:sz w:val="24"/>
          <w:szCs w:val="24"/>
        </w:rPr>
        <w:t>October</w:t>
      </w:r>
      <w:proofErr w:type="spellEnd"/>
      <w:r w:rsidRPr="005A4E6F">
        <w:rPr>
          <w:rFonts w:ascii="Times New Roman" w:eastAsia="Times New Roman" w:hAnsi="Times New Roman" w:cs="Times New Roman"/>
          <w:sz w:val="24"/>
          <w:szCs w:val="24"/>
        </w:rPr>
        <w:t xml:space="preserve"> 04-07, </w:t>
      </w:r>
      <w:proofErr w:type="spellStart"/>
      <w:r w:rsidRPr="005A4E6F">
        <w:rPr>
          <w:rFonts w:ascii="Times New Roman" w:eastAsia="Times New Roman" w:hAnsi="Times New Roman" w:cs="Times New Roman"/>
          <w:sz w:val="24"/>
          <w:szCs w:val="24"/>
        </w:rPr>
        <w:t>Joharina</w:t>
      </w:r>
      <w:proofErr w:type="spellEnd"/>
      <w:r w:rsidRPr="005A4E6F">
        <w:rPr>
          <w:rFonts w:ascii="Times New Roman" w:eastAsia="Times New Roman" w:hAnsi="Times New Roman" w:cs="Times New Roman"/>
          <w:sz w:val="24"/>
          <w:szCs w:val="24"/>
        </w:rPr>
        <w:t>, 1590-1596.</w:t>
      </w:r>
    </w:p>
    <w:p w14:paraId="7C37065F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65FC5608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Teknik rapor ise)</w:t>
      </w:r>
    </w:p>
    <w:p w14:paraId="1C7D63EC" w14:textId="77777777" w:rsidR="002E656B" w:rsidRPr="003C3A96" w:rsidRDefault="002E656B" w:rsidP="002E656B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</w:rPr>
      </w:pPr>
      <w:r w:rsidRPr="003C3A96">
        <w:rPr>
          <w:rFonts w:ascii="Times New Roman" w:hAnsi="Times New Roman" w:cs="Times New Roman"/>
          <w:sz w:val="24"/>
          <w:szCs w:val="24"/>
        </w:rPr>
        <w:t>Meşhur, 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A4E6F"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3C3A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Yoldemir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, O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3C3A96">
        <w:rPr>
          <w:rFonts w:ascii="Times New Roman" w:hAnsi="Times New Roman" w:cs="Times New Roman"/>
          <w:sz w:val="24"/>
          <w:szCs w:val="24"/>
        </w:rPr>
        <w:t>1983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3C3A96">
        <w:rPr>
          <w:rFonts w:ascii="Times New Roman" w:hAnsi="Times New Roman" w:cs="Times New Roman"/>
          <w:sz w:val="24"/>
          <w:szCs w:val="24"/>
        </w:rPr>
        <w:t>. Köyceğiz, Datça Arasında Kalan Alanın Jeolojisi. TPAO Rapor No:1732, 185s.</w:t>
      </w:r>
    </w:p>
    <w:p w14:paraId="116F279C" w14:textId="77777777" w:rsidR="002E656B" w:rsidRDefault="002E656B" w:rsidP="002E656B">
      <w:pPr>
        <w:spacing w:after="0" w:line="240" w:lineRule="auto"/>
        <w:ind w:left="708" w:hanging="708"/>
        <w:jc w:val="both"/>
        <w:rPr>
          <w:rFonts w:ascii="Cambria" w:hAnsi="Cambria"/>
          <w:sz w:val="24"/>
          <w:szCs w:val="24"/>
        </w:rPr>
      </w:pPr>
    </w:p>
    <w:p w14:paraId="704F3B19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Türkçe ve yazar belli değil ise)</w:t>
      </w:r>
    </w:p>
    <w:p w14:paraId="2A9B2D76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nonim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gramStart"/>
      <w:r w:rsidRPr="00444C36">
        <w:rPr>
          <w:rFonts w:ascii="Times New Roman" w:eastAsia="Times New Roman" w:hAnsi="Times New Roman" w:cs="Times New Roman"/>
          <w:sz w:val="24"/>
          <w:szCs w:val="24"/>
        </w:rPr>
        <w:t>2019</w:t>
      </w:r>
      <w:r>
        <w:rPr>
          <w:rFonts w:ascii="Times New Roman" w:eastAsia="Times New Roman" w:hAnsi="Times New Roman" w:cs="Times New Roman"/>
          <w:sz w:val="24"/>
          <w:szCs w:val="24"/>
        </w:rPr>
        <w:t>a</w:t>
      </w:r>
      <w:proofErr w:type="gram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Pr="007C5525">
        <w:rPr>
          <w:rFonts w:ascii="Times New Roman" w:eastAsia="Times New Roman" w:hAnsi="Times New Roman" w:cs="Times New Roman"/>
          <w:sz w:val="24"/>
          <w:szCs w:val="24"/>
        </w:rPr>
        <w:t>https://www.isparta.edu.tr/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Son erişim tarihi: 02.04.2019)</w:t>
      </w:r>
    </w:p>
    <w:p w14:paraId="1E2BD99E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13483C65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yabancı dilde ve yazar belli değil ise)</w:t>
      </w:r>
    </w:p>
    <w:p w14:paraId="5541B8CB" w14:textId="77777777" w:rsidR="002E656B" w:rsidRPr="003C3A96" w:rsidRDefault="002E656B" w:rsidP="002E656B">
      <w:pPr>
        <w:spacing w:after="0" w:line="240" w:lineRule="auto"/>
        <w:ind w:left="708" w:hanging="708"/>
        <w:rPr>
          <w:rFonts w:ascii="Times New Roman" w:hAnsi="Times New Roman" w:cs="Times New Roman"/>
          <w:sz w:val="24"/>
          <w:szCs w:val="24"/>
        </w:rPr>
      </w:pPr>
      <w:r w:rsidRPr="003C3A96">
        <w:rPr>
          <w:rFonts w:ascii="Times New Roman" w:hAnsi="Times New Roman" w:cs="Times New Roman"/>
          <w:sz w:val="24"/>
          <w:szCs w:val="24"/>
        </w:rPr>
        <w:t>Anonim (2019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3C3A96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1F4C1C">
        <w:rPr>
          <w:rFonts w:ascii="Times New Roman" w:hAnsi="Times New Roman" w:cs="Times New Roman"/>
          <w:i/>
          <w:sz w:val="24"/>
          <w:szCs w:val="24"/>
        </w:rPr>
        <w:t>Wheat</w:t>
      </w:r>
      <w:proofErr w:type="spellEnd"/>
      <w:r w:rsidRPr="001F4C1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F4C1C">
        <w:rPr>
          <w:rFonts w:ascii="Times New Roman" w:hAnsi="Times New Roman" w:cs="Times New Roman"/>
          <w:i/>
          <w:sz w:val="24"/>
          <w:szCs w:val="24"/>
        </w:rPr>
        <w:t>harvested</w:t>
      </w:r>
      <w:proofErr w:type="spellEnd"/>
      <w:r w:rsidRPr="001F4C1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F4C1C">
        <w:rPr>
          <w:rFonts w:ascii="Times New Roman" w:hAnsi="Times New Roman" w:cs="Times New Roman"/>
          <w:i/>
          <w:sz w:val="24"/>
          <w:szCs w:val="24"/>
        </w:rPr>
        <w:t>area</w:t>
      </w:r>
      <w:proofErr w:type="spellEnd"/>
      <w:r w:rsidRPr="001F4C1C">
        <w:rPr>
          <w:rFonts w:ascii="Times New Roman" w:hAnsi="Times New Roman" w:cs="Times New Roman"/>
          <w:i/>
          <w:sz w:val="24"/>
          <w:szCs w:val="24"/>
        </w:rPr>
        <w:t xml:space="preserve"> online</w:t>
      </w:r>
      <w:r w:rsidRPr="002C594C">
        <w:rPr>
          <w:rFonts w:ascii="Times New Roman" w:hAnsi="Times New Roman" w:cs="Times New Roman"/>
          <w:sz w:val="24"/>
          <w:szCs w:val="24"/>
        </w:rPr>
        <w:t xml:space="preserve">. </w:t>
      </w:r>
      <w:r w:rsidRPr="007C5525">
        <w:rPr>
          <w:rFonts w:ascii="Times New Roman" w:hAnsi="Times New Roman" w:cs="Times New Roman"/>
        </w:rPr>
        <w:t>http://www.fao.org/faostat/en/#data/QC</w:t>
      </w:r>
      <w:r w:rsidRPr="003C3A96">
        <w:rPr>
          <w:rFonts w:ascii="Times New Roman" w:hAnsi="Times New Roman" w:cs="Times New Roman"/>
          <w:sz w:val="24"/>
          <w:szCs w:val="24"/>
        </w:rPr>
        <w:t xml:space="preserve"> (Son erişim</w:t>
      </w:r>
      <w:r>
        <w:rPr>
          <w:rFonts w:ascii="Times New Roman" w:hAnsi="Times New Roman" w:cs="Times New Roman"/>
          <w:sz w:val="24"/>
          <w:szCs w:val="24"/>
        </w:rPr>
        <w:t xml:space="preserve"> tarihi:</w:t>
      </w:r>
      <w:r w:rsidRPr="003C3A96">
        <w:rPr>
          <w:rFonts w:ascii="Times New Roman" w:hAnsi="Times New Roman" w:cs="Times New Roman"/>
          <w:sz w:val="24"/>
          <w:szCs w:val="24"/>
        </w:rPr>
        <w:t xml:space="preserve"> 02.04.2019)</w:t>
      </w:r>
    </w:p>
    <w:p w14:paraId="555B363C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73C8A9E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ve yazar belli ise)</w:t>
      </w:r>
    </w:p>
    <w:p w14:paraId="589E9BAD" w14:textId="77777777" w:rsidR="002E656B" w:rsidRDefault="002E656B" w:rsidP="002E656B">
      <w:pPr>
        <w:spacing w:after="0" w:line="240" w:lineRule="auto"/>
        <w:ind w:left="708" w:hanging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ıldız, O. (2015). Tarımsal işletmelerde ücret yapısı online. </w:t>
      </w:r>
      <w:hyperlink r:id="rId12" w:history="1">
        <w:r w:rsidRPr="00851E1B">
          <w:rPr>
            <w:rFonts w:ascii="Times New Roman" w:hAnsi="Times New Roman" w:cs="Times New Roman"/>
            <w:sz w:val="24"/>
            <w:szCs w:val="24"/>
          </w:rPr>
          <w:t>http://tuik.gov.tr/PreHaberBultenleri.do?id=18693</w:t>
        </w:r>
      </w:hyperlink>
      <w:r w:rsidRPr="00851E1B">
        <w:rPr>
          <w:rFonts w:ascii="Times New Roman" w:hAnsi="Times New Roman" w:cs="Times New Roman"/>
          <w:sz w:val="24"/>
          <w:szCs w:val="24"/>
        </w:rPr>
        <w:t xml:space="preserve"> </w:t>
      </w:r>
      <w:r w:rsidRPr="00100DE6">
        <w:rPr>
          <w:rFonts w:ascii="Times New Roman" w:hAnsi="Times New Roman" w:cs="Times New Roman"/>
          <w:sz w:val="24"/>
          <w:szCs w:val="24"/>
        </w:rPr>
        <w:t>(Son erişim tarihi: 02.04.2019)</w:t>
      </w:r>
    </w:p>
    <w:p w14:paraId="57C7123D" w14:textId="77777777" w:rsidR="002E656B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B139890" w14:textId="77777777" w:rsidR="002E656B" w:rsidRPr="008B178F" w:rsidRDefault="002E656B" w:rsidP="002E656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</w:rPr>
        <w:t>(Sandart/Kurum/Kuruluş)</w:t>
      </w:r>
    </w:p>
    <w:p w14:paraId="09D07D18" w14:textId="77777777" w:rsidR="002E656B" w:rsidRPr="008B178F" w:rsidRDefault="002E656B" w:rsidP="002E656B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</w:rPr>
      </w:pPr>
      <w:r w:rsidRPr="008B178F">
        <w:rPr>
          <w:rFonts w:ascii="Times New Roman" w:hAnsi="Times New Roman" w:cs="Times New Roman"/>
          <w:sz w:val="24"/>
          <w:szCs w:val="24"/>
        </w:rPr>
        <w:t>TSE 2478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B178F">
        <w:rPr>
          <w:rFonts w:ascii="Times New Roman" w:hAnsi="Times New Roman" w:cs="Times New Roman"/>
          <w:sz w:val="24"/>
          <w:szCs w:val="24"/>
        </w:rPr>
        <w:t xml:space="preserve"> (1976). Odunun Statik Eğilmede Elastikiyet Modülün Tayini. TSE, I. Baskı, Ankara. </w:t>
      </w:r>
    </w:p>
    <w:p w14:paraId="1E5BBEB6" w14:textId="77777777" w:rsidR="002E656B" w:rsidRPr="008B178F" w:rsidRDefault="002E656B" w:rsidP="002E656B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</w:rPr>
      </w:pPr>
    </w:p>
    <w:p w14:paraId="57DDA724" w14:textId="084EE620" w:rsidR="006778B3" w:rsidRDefault="002E656B" w:rsidP="002E656B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</w:rPr>
        <w:sectPr w:rsidR="006778B3" w:rsidSect="00275ABB">
          <w:pgSz w:w="11906" w:h="16838" w:code="9"/>
          <w:pgMar w:top="1418" w:right="1418" w:bottom="1418" w:left="2268" w:header="709" w:footer="709" w:gutter="0"/>
          <w:pgNumType w:start="1"/>
          <w:cols w:space="708"/>
          <w:docGrid w:linePitch="360"/>
        </w:sectPr>
      </w:pPr>
      <w:r w:rsidRPr="006E685B">
        <w:rPr>
          <w:noProof/>
        </w:rPr>
        <mc:AlternateContent>
          <mc:Choice Requires="wps">
            <w:drawing>
              <wp:anchor distT="0" distB="0" distL="114300" distR="114300" simplePos="0" relativeHeight="251696640" behindDoc="0" locked="0" layoutInCell="1" allowOverlap="1" wp14:anchorId="4B567BD0" wp14:editId="2452C021">
                <wp:simplePos x="0" y="0"/>
                <wp:positionH relativeFrom="column">
                  <wp:posOffset>-916305</wp:posOffset>
                </wp:positionH>
                <wp:positionV relativeFrom="paragraph">
                  <wp:posOffset>520065</wp:posOffset>
                </wp:positionV>
                <wp:extent cx="7290435" cy="495300"/>
                <wp:effectExtent l="57150" t="38100" r="81915" b="95250"/>
                <wp:wrapNone/>
                <wp:docPr id="1499919544" name="Metin Kutusu 14999195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90435" cy="495300"/>
                        </a:xfrm>
                        <a:prstGeom prst="rect">
                          <a:avLst/>
                        </a:prstGeom>
                        <a:solidFill>
                          <a:srgbClr val="2555A6"/>
                        </a:solidFill>
                        <a:ln w="9525" cap="flat" cmpd="sng" algn="ctr">
                          <a:solidFill>
                            <a:srgbClr val="8064A2">
                              <a:shade val="95000"/>
                              <a:satMod val="105000"/>
                            </a:srgbClr>
                          </a:solidFill>
                          <a:prstDash val="solid"/>
                        </a:ln>
                        <a:effectLst>
                          <a:outerShdw blurRad="40000" dist="20000" dir="5400000" rotWithShape="0">
                            <a:srgbClr val="000000">
                              <a:alpha val="38000"/>
                            </a:srgbClr>
                          </a:outerShdw>
                        </a:effectLst>
                      </wps:spPr>
                      <wps:txbx>
                        <w:txbxContent>
                          <w:p w14:paraId="60313ECB" w14:textId="77777777" w:rsidR="00B75128" w:rsidRPr="006E685B" w:rsidRDefault="00B75128" w:rsidP="00B75128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6E685B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FF" w:themeColor="background1"/>
                              </w:rPr>
                              <w:t>Tez içinde verilen her kaynak, tezin KAYNAKLAR bölümünde mutlaka yer almalıdır.</w:t>
                            </w:r>
                          </w:p>
                          <w:p w14:paraId="5C42DA32" w14:textId="77777777" w:rsidR="00B75128" w:rsidRPr="001345E7" w:rsidRDefault="00B75128" w:rsidP="00B75128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B567BD0" id="Metin Kutusu 1499919544" o:spid="_x0000_s1136" type="#_x0000_t202" style="position:absolute;left:0;text-align:left;margin-left:-72.15pt;margin-top:40.95pt;width:574.05pt;height:39pt;z-index:2516966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" fillcolor="#2555a6" strokecolor="#7d60a0">
                <v:shadow on="t" color="black" opacity="24903f" origin=",.5" offset="0,.55556mm"/>
                <v:textbox>
                  <w:txbxContent>
                    <w:p w14:paraId="60313ECB" w14:textId="77777777" w:rsidR="00B75128" w:rsidRPr="006E685B" w:rsidRDefault="00B75128" w:rsidP="00B75128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6E685B">
                        <w:rPr>
                          <w:rFonts w:ascii="Times New Roman" w:hAnsi="Times New Roman" w:cs="Times New Roman"/>
                          <w:b/>
                          <w:bCs/>
                          <w:color w:val="FFFFFF" w:themeColor="background1"/>
                        </w:rPr>
                        <w:t>Tez içinde verilen her kaynak, tezin KAYNAKLAR bölümünde mutlaka yer almalıdır.</w:t>
                      </w:r>
                    </w:p>
                    <w:p w14:paraId="5C42DA32" w14:textId="77777777" w:rsidR="00B75128" w:rsidRPr="001345E7" w:rsidRDefault="00B75128" w:rsidP="00B75128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8B178F">
        <w:rPr>
          <w:rFonts w:ascii="Times New Roman" w:hAnsi="Times New Roman" w:cs="Times New Roman"/>
          <w:sz w:val="24"/>
          <w:szCs w:val="24"/>
        </w:rPr>
        <w:t>FAO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B178F">
        <w:rPr>
          <w:rFonts w:ascii="Times New Roman" w:hAnsi="Times New Roman" w:cs="Times New Roman"/>
          <w:sz w:val="24"/>
          <w:szCs w:val="24"/>
        </w:rPr>
        <w:t xml:space="preserve"> (2019).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State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Security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Nutrition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in Europe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Central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Asia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Agricultural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Organization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78F">
        <w:rPr>
          <w:rFonts w:ascii="Times New Roman" w:hAnsi="Times New Roman" w:cs="Times New Roman"/>
          <w:sz w:val="24"/>
          <w:szCs w:val="24"/>
        </w:rPr>
        <w:t>Budapest</w:t>
      </w:r>
      <w:proofErr w:type="spellEnd"/>
      <w:r w:rsidRPr="008B178F">
        <w:rPr>
          <w:rFonts w:ascii="Times New Roman" w:hAnsi="Times New Roman" w:cs="Times New Roman"/>
          <w:sz w:val="24"/>
          <w:szCs w:val="24"/>
        </w:rPr>
        <w:t>.</w:t>
      </w:r>
    </w:p>
    <w:p w14:paraId="6D61F2E8" w14:textId="77777777" w:rsidR="00777D0C" w:rsidRPr="009F45B1" w:rsidRDefault="000753BB" w:rsidP="006778B3">
      <w:pPr>
        <w:spacing w:after="0" w:line="240" w:lineRule="auto"/>
        <w:jc w:val="both"/>
        <w:rPr>
          <w:rFonts w:ascii="Times New Roman" w:hAnsi="Times New Roman" w:cs="Times New Roman"/>
          <w:b/>
          <w:szCs w:val="24"/>
        </w:rPr>
      </w:pPr>
      <w:r w:rsidRPr="009F45B1">
        <w:rPr>
          <w:rFonts w:ascii="Times New Roman" w:hAnsi="Times New Roman" w:cs="Times New Roman"/>
          <w:b/>
          <w:noProof/>
          <w:sz w:val="28"/>
          <w:szCs w:val="28"/>
        </w:rPr>
        <w:lastRenderedPageBreak/>
        <mc:AlternateContent>
          <mc:Choice Requires="wpg">
            <w:drawing>
              <wp:anchor distT="0" distB="0" distL="114300" distR="114300" simplePos="0" relativeHeight="252081152" behindDoc="0" locked="0" layoutInCell="1" allowOverlap="1" wp14:anchorId="0667D7EC" wp14:editId="58D31A14">
                <wp:simplePos x="0" y="0"/>
                <wp:positionH relativeFrom="column">
                  <wp:posOffset>1426845</wp:posOffset>
                </wp:positionH>
                <wp:positionV relativeFrom="paragraph">
                  <wp:posOffset>-138430</wp:posOffset>
                </wp:positionV>
                <wp:extent cx="3704590" cy="2743200"/>
                <wp:effectExtent l="76200" t="38100" r="67310" b="95250"/>
                <wp:wrapNone/>
                <wp:docPr id="365" name="Grup 3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3704590" cy="2743200"/>
                          <a:chOff x="-33118" y="-780000"/>
                          <a:chExt cx="2123527" cy="789360"/>
                        </a:xfrm>
                      </wpg:grpSpPr>
                      <wps:wsp>
                        <wps:cNvPr id="366" name="Metin Kutusu 366"/>
                        <wps:cNvSpPr txBox="1"/>
                        <wps:spPr>
                          <a:xfrm>
                            <a:off x="166477" y="-544288"/>
                            <a:ext cx="1923932" cy="293269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C6C7736" w14:textId="77777777" w:rsidR="001C0E4B" w:rsidRPr="000753BB" w:rsidRDefault="001C0E4B" w:rsidP="00430DF7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Ekler 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>1 satır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aralığı ile hazırlanır.</w:t>
                              </w:r>
                            </w:p>
                            <w:p w14:paraId="58260FFB" w14:textId="77777777" w:rsidR="001C0E4B" w:rsidRPr="000753BB" w:rsidRDefault="001C0E4B" w:rsidP="00430DF7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EKLER 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>başlığından sonra ve her bir açıklamadan sonra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1 satır </w:t>
                              </w:r>
                              <w:r w:rsidRPr="000753BB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boşluk bırakılır.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67" name="Sol Ayraç 367"/>
                        <wps:cNvSpPr/>
                        <wps:spPr>
                          <a:xfrm flipV="1">
                            <a:off x="-33118" y="-780000"/>
                            <a:ext cx="199606" cy="789360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667D7EC" id="Grup 365" o:spid="_x0000_s1137" style="position:absolute;left:0;text-align:left;margin-left:112.35pt;margin-top:-10.9pt;width:291.7pt;height:3in;z-index:252081152;mso-width-relative:margin;mso-height-relative:margin" coordorigin="-331,-7800" coordsize="21235,789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">
                <v:shape id="Metin Kutusu 366" o:spid="_x0000_s1138" type="#_x0000_t202" style="position:absolute;left:1664;top:-5442;width:19240;height:293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" fillcolor="#2555a6" strokecolor="#795d9b [3047]">
                  <v:shadow on="t" color="black" opacity="24903f" origin=",.5" offset="0,.55556mm"/>
                  <v:textbox>
                    <w:txbxContent>
                      <w:p w14:paraId="2C6C7736" w14:textId="77777777" w:rsidR="001C0E4B" w:rsidRPr="000753BB" w:rsidRDefault="001C0E4B" w:rsidP="00430DF7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</w:pP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Ekler </w:t>
                        </w:r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>1 satır</w:t>
                        </w: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 aralığı ile hazırlanır.</w:t>
                        </w:r>
                      </w:p>
                      <w:p w14:paraId="58260FFB" w14:textId="77777777" w:rsidR="001C0E4B" w:rsidRPr="000753BB" w:rsidRDefault="001C0E4B" w:rsidP="00430DF7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</w:pPr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 xml:space="preserve">EKLER </w:t>
                        </w: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>başlığından sonra ve her bir açıklamadan sonra</w:t>
                        </w:r>
                        <w:r w:rsidRPr="000753BB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 xml:space="preserve"> 1 satır </w:t>
                        </w:r>
                        <w:r w:rsidRPr="000753BB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boşluk bırakılır. </w:t>
                        </w:r>
                      </w:p>
                    </w:txbxContent>
                  </v:textbox>
                </v:shape>
                <v:shape id="Sol Ayraç 367" o:spid="_x0000_s1139" type="#_x0000_t87" style="position:absolute;left:-331;top:-7800;width:1995;height:7893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" adj="2492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="00777D0C" w:rsidRPr="009F45B1">
        <w:rPr>
          <w:rFonts w:ascii="Times New Roman" w:hAnsi="Times New Roman" w:cs="Times New Roman"/>
          <w:b/>
          <w:sz w:val="24"/>
          <w:szCs w:val="24"/>
        </w:rPr>
        <w:t>EKLER</w:t>
      </w:r>
    </w:p>
    <w:p w14:paraId="61B09E86" w14:textId="77777777" w:rsidR="00777D0C" w:rsidRPr="00794B67" w:rsidRDefault="00777D0C" w:rsidP="00794B6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FBE586A" w14:textId="77777777" w:rsidR="00777D0C" w:rsidRPr="009F45B1" w:rsidRDefault="00777D0C" w:rsidP="001D0C9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b/>
          <w:sz w:val="24"/>
          <w:szCs w:val="24"/>
        </w:rPr>
        <w:t>EK A</w:t>
      </w:r>
      <w:r w:rsidR="007F4015" w:rsidRPr="009F45B1">
        <w:rPr>
          <w:rFonts w:ascii="Times New Roman" w:hAnsi="Times New Roman" w:cs="Times New Roman"/>
          <w:b/>
          <w:sz w:val="24"/>
          <w:szCs w:val="24"/>
        </w:rPr>
        <w:t>.</w:t>
      </w:r>
      <w:r w:rsidRPr="009F45B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F45B1">
        <w:rPr>
          <w:rFonts w:ascii="Times New Roman" w:hAnsi="Times New Roman" w:cs="Times New Roman"/>
          <w:sz w:val="24"/>
          <w:szCs w:val="24"/>
        </w:rPr>
        <w:t>Haritalar</w:t>
      </w:r>
    </w:p>
    <w:p w14:paraId="5452BD43" w14:textId="77777777" w:rsidR="007F4015" w:rsidRPr="00794B67" w:rsidRDefault="007F4015" w:rsidP="00794B6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5339C9E" w14:textId="77777777" w:rsidR="00777D0C" w:rsidRPr="009F45B1" w:rsidRDefault="00777D0C" w:rsidP="001D0C9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F45B1">
        <w:rPr>
          <w:rFonts w:ascii="Times New Roman" w:hAnsi="Times New Roman" w:cs="Times New Roman"/>
          <w:b/>
          <w:sz w:val="24"/>
          <w:szCs w:val="24"/>
        </w:rPr>
        <w:t>EK B</w:t>
      </w:r>
      <w:r w:rsidR="007F4015" w:rsidRPr="009F45B1">
        <w:rPr>
          <w:rFonts w:ascii="Times New Roman" w:hAnsi="Times New Roman" w:cs="Times New Roman"/>
          <w:b/>
          <w:sz w:val="24"/>
          <w:szCs w:val="24"/>
        </w:rPr>
        <w:t>.</w:t>
      </w:r>
      <w:r w:rsidRPr="009F45B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F45B1">
        <w:rPr>
          <w:rFonts w:ascii="Times New Roman" w:hAnsi="Times New Roman" w:cs="Times New Roman"/>
          <w:sz w:val="24"/>
          <w:szCs w:val="24"/>
        </w:rPr>
        <w:t xml:space="preserve">Grafikler </w:t>
      </w:r>
    </w:p>
    <w:p w14:paraId="280C14BE" w14:textId="77777777" w:rsidR="007F4015" w:rsidRPr="00794B67" w:rsidRDefault="007F4015" w:rsidP="00794B6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2849177" w14:textId="77777777" w:rsidR="00777D0C" w:rsidRPr="009F45B1" w:rsidRDefault="00777D0C" w:rsidP="001D0C9D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F45B1">
        <w:rPr>
          <w:rFonts w:ascii="Times New Roman" w:hAnsi="Times New Roman" w:cs="Times New Roman"/>
          <w:b/>
          <w:sz w:val="24"/>
          <w:szCs w:val="24"/>
        </w:rPr>
        <w:t>EK C</w:t>
      </w:r>
      <w:r w:rsidR="007F4015" w:rsidRPr="009F45B1">
        <w:rPr>
          <w:rFonts w:ascii="Times New Roman" w:hAnsi="Times New Roman" w:cs="Times New Roman"/>
          <w:b/>
          <w:sz w:val="24"/>
          <w:szCs w:val="24"/>
        </w:rPr>
        <w:t>.</w:t>
      </w:r>
      <w:r w:rsidRPr="009F45B1">
        <w:rPr>
          <w:rFonts w:ascii="Times New Roman" w:hAnsi="Times New Roman" w:cs="Times New Roman"/>
          <w:sz w:val="24"/>
          <w:szCs w:val="24"/>
        </w:rPr>
        <w:t xml:space="preserve"> Fotoğraflar</w:t>
      </w:r>
      <w:r w:rsidRPr="009F45B1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2CD7744" w14:textId="77777777" w:rsidR="00777D0C" w:rsidRDefault="00601982" w:rsidP="001D0C9D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2084224" behindDoc="0" locked="0" layoutInCell="1" allowOverlap="1" wp14:anchorId="359C4496" wp14:editId="470007BB">
                <wp:simplePos x="0" y="0"/>
                <wp:positionH relativeFrom="column">
                  <wp:posOffset>1264920</wp:posOffset>
                </wp:positionH>
                <wp:positionV relativeFrom="paragraph">
                  <wp:posOffset>-614680</wp:posOffset>
                </wp:positionV>
                <wp:extent cx="4561408" cy="678256"/>
                <wp:effectExtent l="57150" t="38100" r="67945" b="179070"/>
                <wp:wrapNone/>
                <wp:docPr id="371" name="Grup 37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61408" cy="678256"/>
                          <a:chOff x="7953000" y="-8043211"/>
                          <a:chExt cx="4530919" cy="678545"/>
                        </a:xfrm>
                      </wpg:grpSpPr>
                      <wps:wsp>
                        <wps:cNvPr id="372" name="Düz Ok Bağlayıcısı 372"/>
                        <wps:cNvCnPr/>
                        <wps:spPr>
                          <a:xfrm flipH="1">
                            <a:off x="7953000" y="-7364747"/>
                            <a:ext cx="983979" cy="1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3" name="Metin Kutusu 373"/>
                        <wps:cNvSpPr txBox="1"/>
                        <wps:spPr>
                          <a:xfrm flipH="1">
                            <a:off x="9124924" y="-8043211"/>
                            <a:ext cx="3358995" cy="678545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E65A748" w14:textId="77777777" w:rsidR="001C0E4B" w:rsidRPr="00601982" w:rsidRDefault="001C0E4B" w:rsidP="00430DF7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EK alt bölümlerinin isimleri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EKLER 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ana başlığında listelenir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. 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Ayrıca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İÇINDEKİLER 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>listesine de eklenir.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59C4496" id="Grup 371" o:spid="_x0000_s1140" style="position:absolute;left:0;text-align:left;margin-left:99.6pt;margin-top:-48.4pt;width:359.15pt;height:53.4pt;z-index:252084224" coordorigin="79530,-80432" coordsize="45309,678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">
                <v:shape id="Düz Ok Bağlayıcısı 372" o:spid="_x0000_s1141" type="#_x0000_t32" style="position:absolute;left:79530;top:-73647;width:9839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" strokecolor="#5cc5c5" strokeweight="3pt">
                  <v:stroke endarrow="open"/>
                  <v:shadow on="t" color="black" opacity="22937f" origin=",.5" offset="0,.63889mm"/>
                </v:shape>
                <v:shape id="Metin Kutusu 373" o:spid="_x0000_s1142" type="#_x0000_t202" style="position:absolute;left:91249;top:-80432;width:33590;height:6786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7E65A748" w14:textId="77777777" w:rsidR="001C0E4B" w:rsidRPr="00601982" w:rsidRDefault="001C0E4B" w:rsidP="00430DF7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EK alt bölümlerinin isimleri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EKLER </w:t>
                        </w: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ana başlığında listelenir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. </w:t>
                        </w: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Ayrıca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İÇINDEKİLER </w:t>
                        </w: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>listesine de eklenir.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 xml:space="preserve"> 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3427DC" w:rsidRPr="009F45B1">
        <w:rPr>
          <w:rFonts w:ascii="Times New Roman" w:hAnsi="Times New Roman" w:cs="Times New Roman"/>
          <w:b/>
          <w:sz w:val="24"/>
          <w:szCs w:val="24"/>
          <w:lang w:val="en-US"/>
        </w:rPr>
        <w:t xml:space="preserve">EK A. </w:t>
      </w:r>
      <w:proofErr w:type="spellStart"/>
      <w:r w:rsidR="003427DC" w:rsidRPr="009F45B1">
        <w:rPr>
          <w:rFonts w:ascii="Times New Roman" w:hAnsi="Times New Roman" w:cs="Times New Roman"/>
          <w:b/>
          <w:sz w:val="24"/>
          <w:szCs w:val="24"/>
          <w:lang w:val="en-US"/>
        </w:rPr>
        <w:t>Haritalar</w:t>
      </w:r>
      <w:proofErr w:type="spellEnd"/>
    </w:p>
    <w:p w14:paraId="7F656169" w14:textId="77777777" w:rsidR="00794B67" w:rsidRPr="00794B67" w:rsidRDefault="00794B67" w:rsidP="00794B6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F57070E" w14:textId="77777777" w:rsidR="00777D0C" w:rsidRPr="009F45B1" w:rsidRDefault="0057009B" w:rsidP="007F401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67357795" wp14:editId="33093192">
            <wp:extent cx="5219700" cy="3490745"/>
            <wp:effectExtent l="19050" t="19050" r="19050" b="14605"/>
            <wp:docPr id="12" name="Resim 12" descr="harita yaÄÄ±Å ile ilgili gÃ¶rsel sonuc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arita yaÄÄ±Å ile ilgili gÃ¶rsel sonucu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49074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accent4">
                          <a:shade val="95000"/>
                          <a:satMod val="10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78B6A57C" w14:textId="77777777" w:rsidR="00777D0C" w:rsidRPr="009F45B1" w:rsidRDefault="00777D0C" w:rsidP="007F401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F45B1">
        <w:rPr>
          <w:rFonts w:ascii="Times New Roman" w:hAnsi="Times New Roman" w:cs="Times New Roman"/>
          <w:sz w:val="24"/>
          <w:szCs w:val="24"/>
          <w:lang w:val="en-US"/>
        </w:rPr>
        <w:t>Şekil</w:t>
      </w:r>
      <w:proofErr w:type="spellEnd"/>
      <w:r w:rsidRPr="009F45B1">
        <w:rPr>
          <w:rFonts w:ascii="Times New Roman" w:hAnsi="Times New Roman" w:cs="Times New Roman"/>
          <w:sz w:val="24"/>
          <w:szCs w:val="24"/>
          <w:lang w:val="en-US"/>
        </w:rPr>
        <w:t xml:space="preserve"> A.1. </w:t>
      </w:r>
      <w:r w:rsidR="0057009B">
        <w:rPr>
          <w:rFonts w:ascii="Times New Roman" w:hAnsi="Times New Roman" w:cs="Times New Roman"/>
          <w:sz w:val="24"/>
          <w:szCs w:val="24"/>
          <w:lang w:val="en-US"/>
        </w:rPr>
        <w:t>…………..</w:t>
      </w:r>
    </w:p>
    <w:p w14:paraId="11F77A90" w14:textId="77777777" w:rsidR="007F4015" w:rsidRPr="009F45B1" w:rsidRDefault="00BC1620" w:rsidP="007F401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9F45B1">
        <w:rPr>
          <w:rFonts w:ascii="Times New Roman" w:hAnsi="Times New Roman" w:cs="Times New Roman"/>
          <w:b/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2086272" behindDoc="0" locked="0" layoutInCell="1" allowOverlap="1" wp14:anchorId="7F5C4BA2" wp14:editId="12CE9425">
                <wp:simplePos x="0" y="0"/>
                <wp:positionH relativeFrom="column">
                  <wp:posOffset>660994</wp:posOffset>
                </wp:positionH>
                <wp:positionV relativeFrom="paragraph">
                  <wp:posOffset>10647</wp:posOffset>
                </wp:positionV>
                <wp:extent cx="3793777" cy="858033"/>
                <wp:effectExtent l="76200" t="38100" r="73660" b="94615"/>
                <wp:wrapNone/>
                <wp:docPr id="375" name="Grup 3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3793777" cy="858033"/>
                          <a:chOff x="-21415" y="-725127"/>
                          <a:chExt cx="2174989" cy="247005"/>
                        </a:xfrm>
                      </wpg:grpSpPr>
                      <wps:wsp>
                        <wps:cNvPr id="376" name="Metin Kutusu 376"/>
                        <wps:cNvSpPr txBox="1"/>
                        <wps:spPr>
                          <a:xfrm>
                            <a:off x="-9192" y="-624880"/>
                            <a:ext cx="2162766" cy="146758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DC1FCFF" w14:textId="77777777" w:rsidR="001C0E4B" w:rsidRPr="00601982" w:rsidRDefault="001C0E4B" w:rsidP="00430DF7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Şekil A.1. ve açıklaması 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>Şekiller Dizini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>nde belirtili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77" name="Sol Ayraç 377"/>
                        <wps:cNvSpPr/>
                        <wps:spPr>
                          <a:xfrm rot="5400000" flipV="1">
                            <a:off x="984951" y="-1731493"/>
                            <a:ext cx="100203" cy="2112936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F5C4BA2" id="Grup 375" o:spid="_x0000_s1143" style="position:absolute;left:0;text-align:left;margin-left:52.05pt;margin-top:.85pt;width:298.7pt;height:67.55pt;z-index:252086272;mso-width-relative:margin;mso-height-relative:margin" coordorigin="-214,-7251" coordsize="21749,24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">
                <v:shape id="Metin Kutusu 376" o:spid="_x0000_s1144" type="#_x0000_t202" style="position:absolute;left:-91;top:-6248;width:21626;height:146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" fillcolor="#2555a6" strokecolor="#795d9b [3047]">
                  <v:shadow on="t" color="black" opacity="24903f" origin=",.5" offset="0,.55556mm"/>
                  <v:textbox>
                    <w:txbxContent>
                      <w:p w14:paraId="5DC1FCFF" w14:textId="77777777" w:rsidR="001C0E4B" w:rsidRPr="00601982" w:rsidRDefault="001C0E4B" w:rsidP="00430DF7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</w:pP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Şekil A.1. ve açıklaması 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>Şekiller Dizini</w:t>
                        </w: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>nde belirtilir.</w:t>
                        </w:r>
                      </w:p>
                    </w:txbxContent>
                  </v:textbox>
                </v:shape>
                <v:shape id="Sol Ayraç 377" o:spid="_x0000_s1145" type="#_x0000_t87" style="position:absolute;left:9850;top:-17315;width:1002;height:21129;rotation:-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" adj="467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</w:p>
    <w:p w14:paraId="5E25AB2C" w14:textId="77777777" w:rsidR="001A76E1" w:rsidRPr="009F45B1" w:rsidRDefault="001A76E1" w:rsidP="007F401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F45B1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6248E0D" w14:textId="77777777" w:rsidR="001A76E1" w:rsidRDefault="001A76E1" w:rsidP="001D0C9D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45B1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EK B</w:t>
      </w:r>
      <w:r w:rsidR="003427DC" w:rsidRPr="009F45B1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proofErr w:type="spellStart"/>
      <w:r w:rsidR="003427DC" w:rsidRPr="009F45B1">
        <w:rPr>
          <w:rFonts w:ascii="Times New Roman" w:hAnsi="Times New Roman" w:cs="Times New Roman"/>
          <w:b/>
          <w:sz w:val="24"/>
          <w:szCs w:val="24"/>
          <w:lang w:val="en-US"/>
        </w:rPr>
        <w:t>Grafikler</w:t>
      </w:r>
      <w:proofErr w:type="spellEnd"/>
    </w:p>
    <w:p w14:paraId="236A651C" w14:textId="77777777" w:rsidR="00144E50" w:rsidRPr="00794B67" w:rsidRDefault="00144E50" w:rsidP="00794B67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3B5BB96" w14:textId="77777777" w:rsidR="00144E50" w:rsidRPr="009F45B1" w:rsidRDefault="00144E50" w:rsidP="001D0C9D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1A160086" wp14:editId="591EC72E">
            <wp:extent cx="5219700" cy="2466381"/>
            <wp:effectExtent l="0" t="0" r="0" b="0"/>
            <wp:docPr id="3" name="Resim 3" descr="https://grafik.altin.in/grafik/uyeler/39103/01_N39103_GR51129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grafik.altin.in/grafik/uyeler/39103/01_N39103_GR51129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2466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EA5038" w14:textId="77777777" w:rsidR="001A76E1" w:rsidRPr="009F45B1" w:rsidRDefault="001A76E1" w:rsidP="007F401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F45B1">
        <w:rPr>
          <w:rFonts w:ascii="Times New Roman" w:hAnsi="Times New Roman" w:cs="Times New Roman"/>
          <w:sz w:val="24"/>
          <w:szCs w:val="24"/>
          <w:lang w:val="en-US"/>
        </w:rPr>
        <w:t>Şekil</w:t>
      </w:r>
      <w:proofErr w:type="spellEnd"/>
      <w:r w:rsidRPr="009F45B1">
        <w:rPr>
          <w:rFonts w:ascii="Times New Roman" w:hAnsi="Times New Roman" w:cs="Times New Roman"/>
          <w:sz w:val="24"/>
          <w:szCs w:val="24"/>
          <w:lang w:val="en-US"/>
        </w:rPr>
        <w:t xml:space="preserve"> B.1. </w:t>
      </w:r>
      <w:r w:rsidR="00144E50">
        <w:rPr>
          <w:rFonts w:ascii="Times New Roman" w:hAnsi="Times New Roman" w:cs="Times New Roman"/>
          <w:sz w:val="24"/>
          <w:szCs w:val="24"/>
          <w:lang w:val="en-US"/>
        </w:rPr>
        <w:t>………………</w:t>
      </w:r>
    </w:p>
    <w:p w14:paraId="11144F4F" w14:textId="77777777" w:rsidR="001A76E1" w:rsidRPr="00794B67" w:rsidRDefault="001A76E1" w:rsidP="007F401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33350CE" w14:textId="77777777" w:rsidR="001A76E1" w:rsidRPr="009F45B1" w:rsidRDefault="001A76E1" w:rsidP="007F401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F45B1">
        <w:rPr>
          <w:rFonts w:ascii="Times New Roman" w:hAnsi="Times New Roman" w:cs="Times New Roman"/>
          <w:sz w:val="24"/>
          <w:szCs w:val="24"/>
          <w:lang w:val="en-US"/>
        </w:rPr>
        <w:t>Çizelge</w:t>
      </w:r>
      <w:proofErr w:type="spellEnd"/>
      <w:r w:rsidRPr="009F45B1">
        <w:rPr>
          <w:rFonts w:ascii="Times New Roman" w:hAnsi="Times New Roman" w:cs="Times New Roman"/>
          <w:sz w:val="24"/>
          <w:szCs w:val="24"/>
          <w:lang w:val="en-US"/>
        </w:rPr>
        <w:t xml:space="preserve"> B.1. Ekler </w:t>
      </w:r>
      <w:proofErr w:type="spellStart"/>
      <w:r w:rsidRPr="009F45B1">
        <w:rPr>
          <w:rFonts w:ascii="Times New Roman" w:hAnsi="Times New Roman" w:cs="Times New Roman"/>
          <w:sz w:val="24"/>
          <w:szCs w:val="24"/>
          <w:lang w:val="en-US"/>
        </w:rPr>
        <w:t>bölümünde</w:t>
      </w:r>
      <w:proofErr w:type="spellEnd"/>
      <w:r w:rsidRPr="009F45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F45B1">
        <w:rPr>
          <w:rFonts w:ascii="Times New Roman" w:hAnsi="Times New Roman" w:cs="Times New Roman"/>
          <w:sz w:val="24"/>
          <w:szCs w:val="24"/>
          <w:lang w:val="en-US"/>
        </w:rPr>
        <w:t>çizelge</w:t>
      </w:r>
      <w:proofErr w:type="spellEnd"/>
      <w:r w:rsidRPr="009F45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F45B1">
        <w:rPr>
          <w:rFonts w:ascii="Times New Roman" w:hAnsi="Times New Roman" w:cs="Times New Roman"/>
          <w:sz w:val="24"/>
          <w:szCs w:val="24"/>
          <w:lang w:val="en-US"/>
        </w:rPr>
        <w:t>örneği</w:t>
      </w:r>
      <w:proofErr w:type="spellEnd"/>
    </w:p>
    <w:tbl>
      <w:tblPr>
        <w:tblStyle w:val="TabloKlavuzu"/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54"/>
        <w:gridCol w:w="1152"/>
        <w:gridCol w:w="1140"/>
        <w:gridCol w:w="1235"/>
      </w:tblGrid>
      <w:tr w:rsidR="001A76E1" w:rsidRPr="009F45B1" w14:paraId="0D3D870C" w14:textId="77777777" w:rsidTr="003F7240">
        <w:trPr>
          <w:jc w:val="center"/>
        </w:trPr>
        <w:tc>
          <w:tcPr>
            <w:tcW w:w="1154" w:type="dxa"/>
          </w:tcPr>
          <w:p w14:paraId="72AFD722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lon A</w:t>
            </w:r>
          </w:p>
        </w:tc>
        <w:tc>
          <w:tcPr>
            <w:tcW w:w="1152" w:type="dxa"/>
          </w:tcPr>
          <w:p w14:paraId="5EDD2D8F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lon B</w:t>
            </w:r>
          </w:p>
        </w:tc>
        <w:tc>
          <w:tcPr>
            <w:tcW w:w="1140" w:type="dxa"/>
          </w:tcPr>
          <w:p w14:paraId="6629AAAD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lon C</w:t>
            </w:r>
          </w:p>
        </w:tc>
        <w:tc>
          <w:tcPr>
            <w:tcW w:w="1235" w:type="dxa"/>
          </w:tcPr>
          <w:p w14:paraId="6785A5FB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lon D</w:t>
            </w:r>
          </w:p>
        </w:tc>
      </w:tr>
      <w:tr w:rsidR="001A76E1" w:rsidRPr="009F45B1" w14:paraId="070DDDE8" w14:textId="77777777" w:rsidTr="003F7240">
        <w:trPr>
          <w:jc w:val="center"/>
        </w:trPr>
        <w:tc>
          <w:tcPr>
            <w:tcW w:w="1154" w:type="dxa"/>
          </w:tcPr>
          <w:p w14:paraId="0C728A50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</w:t>
            </w:r>
          </w:p>
        </w:tc>
        <w:tc>
          <w:tcPr>
            <w:tcW w:w="1152" w:type="dxa"/>
          </w:tcPr>
          <w:p w14:paraId="2130E652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</w:t>
            </w:r>
          </w:p>
        </w:tc>
        <w:tc>
          <w:tcPr>
            <w:tcW w:w="1140" w:type="dxa"/>
          </w:tcPr>
          <w:p w14:paraId="6C00A7A9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</w:t>
            </w:r>
          </w:p>
        </w:tc>
        <w:tc>
          <w:tcPr>
            <w:tcW w:w="1235" w:type="dxa"/>
          </w:tcPr>
          <w:p w14:paraId="702CF05C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</w:t>
            </w:r>
          </w:p>
        </w:tc>
      </w:tr>
      <w:tr w:rsidR="001A76E1" w:rsidRPr="009F45B1" w14:paraId="5631B21D" w14:textId="77777777" w:rsidTr="003F7240">
        <w:trPr>
          <w:jc w:val="center"/>
        </w:trPr>
        <w:tc>
          <w:tcPr>
            <w:tcW w:w="1154" w:type="dxa"/>
          </w:tcPr>
          <w:p w14:paraId="3A06B0B9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B</w:t>
            </w:r>
          </w:p>
        </w:tc>
        <w:tc>
          <w:tcPr>
            <w:tcW w:w="1152" w:type="dxa"/>
          </w:tcPr>
          <w:p w14:paraId="2DB67FD3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B</w:t>
            </w:r>
          </w:p>
        </w:tc>
        <w:tc>
          <w:tcPr>
            <w:tcW w:w="1140" w:type="dxa"/>
          </w:tcPr>
          <w:p w14:paraId="4D529A97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B</w:t>
            </w:r>
          </w:p>
        </w:tc>
        <w:tc>
          <w:tcPr>
            <w:tcW w:w="1235" w:type="dxa"/>
          </w:tcPr>
          <w:p w14:paraId="750183FF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B</w:t>
            </w:r>
          </w:p>
        </w:tc>
      </w:tr>
      <w:tr w:rsidR="001A76E1" w:rsidRPr="009F45B1" w14:paraId="1E978D09" w14:textId="77777777" w:rsidTr="003F7240">
        <w:trPr>
          <w:jc w:val="center"/>
        </w:trPr>
        <w:tc>
          <w:tcPr>
            <w:tcW w:w="1154" w:type="dxa"/>
          </w:tcPr>
          <w:p w14:paraId="4B8AF2B4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</w:t>
            </w:r>
          </w:p>
        </w:tc>
        <w:tc>
          <w:tcPr>
            <w:tcW w:w="1152" w:type="dxa"/>
          </w:tcPr>
          <w:p w14:paraId="2C8DBA02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</w:t>
            </w:r>
          </w:p>
        </w:tc>
        <w:tc>
          <w:tcPr>
            <w:tcW w:w="1140" w:type="dxa"/>
          </w:tcPr>
          <w:p w14:paraId="5425B7AA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</w:t>
            </w:r>
          </w:p>
        </w:tc>
        <w:tc>
          <w:tcPr>
            <w:tcW w:w="1235" w:type="dxa"/>
          </w:tcPr>
          <w:p w14:paraId="4603E5E6" w14:textId="77777777" w:rsidR="001A76E1" w:rsidRPr="009F45B1" w:rsidRDefault="001A76E1" w:rsidP="007F401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tır</w:t>
            </w:r>
            <w:proofErr w:type="spellEnd"/>
            <w:r w:rsidRPr="009F45B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</w:t>
            </w:r>
          </w:p>
        </w:tc>
      </w:tr>
    </w:tbl>
    <w:p w14:paraId="370A5C00" w14:textId="77777777" w:rsidR="001A76E1" w:rsidRPr="009F45B1" w:rsidRDefault="001A76E1" w:rsidP="007F4015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3783BA7" w14:textId="77777777" w:rsidR="00777D0C" w:rsidRPr="009F45B1" w:rsidRDefault="006E685B" w:rsidP="007F4015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9F45B1">
        <w:rPr>
          <w:rFonts w:ascii="Times New Roman" w:hAnsi="Times New Roman" w:cs="Times New Roman"/>
          <w:b/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2094464" behindDoc="0" locked="0" layoutInCell="1" allowOverlap="1" wp14:anchorId="0CCC19E3" wp14:editId="0D09DBB4">
                <wp:simplePos x="0" y="0"/>
                <wp:positionH relativeFrom="column">
                  <wp:posOffset>760133</wp:posOffset>
                </wp:positionH>
                <wp:positionV relativeFrom="paragraph">
                  <wp:posOffset>43450</wp:posOffset>
                </wp:positionV>
                <wp:extent cx="3811369" cy="1031132"/>
                <wp:effectExtent l="57150" t="38100" r="74930" b="93345"/>
                <wp:wrapNone/>
                <wp:docPr id="192" name="Grup 1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3811369" cy="1031132"/>
                          <a:chOff x="130229" y="-702724"/>
                          <a:chExt cx="2185074" cy="296973"/>
                        </a:xfrm>
                      </wpg:grpSpPr>
                      <wps:wsp>
                        <wps:cNvPr id="194" name="Metin Kutusu 194"/>
                        <wps:cNvSpPr txBox="1"/>
                        <wps:spPr>
                          <a:xfrm>
                            <a:off x="130229" y="-586268"/>
                            <a:ext cx="2185074" cy="180517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DA834FA" w14:textId="77777777" w:rsidR="001C0E4B" w:rsidRPr="00601982" w:rsidRDefault="001C0E4B" w:rsidP="00D45C42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Çizelge B.1. ve açıklaması 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>Çizelgeler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  <w:sz w:val="24"/>
                                  <w:szCs w:val="24"/>
                                </w:rPr>
                                <w:t>Dizini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>nde belirtili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8" name="Sol Ayraç 208"/>
                        <wps:cNvSpPr/>
                        <wps:spPr>
                          <a:xfrm rot="5400000" flipV="1">
                            <a:off x="1152258" y="-1709090"/>
                            <a:ext cx="100203" cy="2112936"/>
                          </a:xfrm>
                          <a:prstGeom prst="leftBrace">
                            <a:avLst>
                              <a:gd name="adj1" fmla="val 45625"/>
                              <a:gd name="adj2" fmla="val 46324"/>
                            </a:avLst>
                          </a:prstGeom>
                          <a:ln>
                            <a:solidFill>
                              <a:srgbClr val="5CC5C5"/>
                            </a:solidFill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CCC19E3" id="Grup 192" o:spid="_x0000_s1146" style="position:absolute;margin-left:59.85pt;margin-top:3.4pt;width:300.1pt;height:81.2pt;z-index:252094464;mso-width-relative:margin;mso-height-relative:margin" coordorigin="1302,-7027" coordsize="21850,296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">
                <v:shape id="Metin Kutusu 194" o:spid="_x0000_s1147" type="#_x0000_t202" style="position:absolute;left:1302;top:-5862;width:21851;height:18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6DA834FA" w14:textId="77777777" w:rsidR="001C0E4B" w:rsidRPr="00601982" w:rsidRDefault="001C0E4B" w:rsidP="00D45C42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</w:pP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Çizelge B.1. ve açıklaması 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>Çizelgeler</w:t>
                        </w: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 xml:space="preserve"> 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  <w:sz w:val="24"/>
                            <w:szCs w:val="24"/>
                          </w:rPr>
                          <w:t>Dizini</w:t>
                        </w: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  <w:sz w:val="24"/>
                            <w:szCs w:val="24"/>
                          </w:rPr>
                          <w:t>nde belirtilir.</w:t>
                        </w:r>
                      </w:p>
                    </w:txbxContent>
                  </v:textbox>
                </v:shape>
                <v:shape id="Sol Ayraç 208" o:spid="_x0000_s1148" type="#_x0000_t87" style="position:absolute;left:11522;top:-17091;width:1002;height:21130;rotation:-90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" adj="467,10006" strokecolor="#5cc5c5" strokeweight="3pt">
                  <v:shadow on="t" color="black" opacity="22937f" origin=",.5" offset="0,.63889mm"/>
                </v:shape>
              </v:group>
            </w:pict>
          </mc:Fallback>
        </mc:AlternateContent>
      </w:r>
      <w:r w:rsidR="00777D0C" w:rsidRPr="009F45B1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6952C5D" w14:textId="77777777" w:rsidR="00D83037" w:rsidRPr="009F45B1" w:rsidRDefault="00BC1620" w:rsidP="006158F4">
      <w:pPr>
        <w:pStyle w:val="GvdeMetni2"/>
        <w:tabs>
          <w:tab w:val="clear" w:pos="426"/>
        </w:tabs>
        <w:rPr>
          <w:szCs w:val="24"/>
        </w:rPr>
      </w:pPr>
      <w:r w:rsidRPr="009F45B1">
        <w:rPr>
          <w:noProof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2100608" behindDoc="0" locked="0" layoutInCell="1" allowOverlap="1" wp14:anchorId="4E3E51BF" wp14:editId="47D2DF8F">
                <wp:simplePos x="0" y="0"/>
                <wp:positionH relativeFrom="column">
                  <wp:posOffset>2245995</wp:posOffset>
                </wp:positionH>
                <wp:positionV relativeFrom="paragraph">
                  <wp:posOffset>-509903</wp:posOffset>
                </wp:positionV>
                <wp:extent cx="3714750" cy="1009650"/>
                <wp:effectExtent l="57150" t="38100" r="76200" b="95250"/>
                <wp:wrapNone/>
                <wp:docPr id="391" name="Grup 39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3714750" cy="1009650"/>
                          <a:chOff x="11679652" y="-9312472"/>
                          <a:chExt cx="3690164" cy="1011643"/>
                        </a:xfrm>
                      </wpg:grpSpPr>
                      <wps:wsp>
                        <wps:cNvPr id="392" name="Düz Ok Bağlayıcısı 392"/>
                        <wps:cNvCnPr/>
                        <wps:spPr>
                          <a:xfrm>
                            <a:off x="14016756" y="-8726332"/>
                            <a:ext cx="0" cy="425503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3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2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93" name="Metin Kutusu 393"/>
                        <wps:cNvSpPr txBox="1"/>
                        <wps:spPr>
                          <a:xfrm flipH="1">
                            <a:off x="11679652" y="-9312472"/>
                            <a:ext cx="3690164" cy="507839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95A36C8" w14:textId="77777777" w:rsidR="001C0E4B" w:rsidRPr="00601982" w:rsidRDefault="001C0E4B" w:rsidP="00601982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Fotoğraf 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zorunluluğu yoktur. İsteğe bağlıdır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E3E51BF" id="Grup 391" o:spid="_x0000_s1149" style="position:absolute;left:0;text-align:left;margin-left:176.85pt;margin-top:-40.15pt;width:292.5pt;height:79.5pt;z-index:252100608;mso-width-relative:margin;mso-height-relative:margin" coordorigin="116796,-93124" coordsize="36901,1011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">
                <v:shape id="Düz Ok Bağlayıcısı 392" o:spid="_x0000_s1150" type="#_x0000_t32" style="position:absolute;left:140167;top:-87263;width:0;height:425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" strokecolor="#5cc5c5" strokeweight="3pt">
                  <v:stroke endarrow="open"/>
                  <v:shadow on="t" color="black" opacity="22937f" origin=",.5" offset="0,.63889mm"/>
                </v:shape>
                <v:shape id="Metin Kutusu 393" o:spid="_x0000_s1151" type="#_x0000_t202" style="position:absolute;left:116796;top:-93124;width:36902;height:5078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095A36C8" w14:textId="77777777" w:rsidR="001C0E4B" w:rsidRPr="00601982" w:rsidRDefault="001C0E4B" w:rsidP="00601982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Fotoğraf 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zorunluluğu yoktur. İsteğe bağlıdır.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D83037" w:rsidRPr="009F45B1">
        <w:rPr>
          <w:szCs w:val="24"/>
        </w:rPr>
        <w:t>ÖZGEÇMİŞ</w:t>
      </w:r>
    </w:p>
    <w:p w14:paraId="33D3DC8E" w14:textId="77777777" w:rsidR="00D83037" w:rsidRPr="009F45B1" w:rsidRDefault="00D83037" w:rsidP="006158F4">
      <w:pPr>
        <w:pStyle w:val="GvdeMetni2"/>
        <w:tabs>
          <w:tab w:val="clear" w:pos="426"/>
        </w:tabs>
        <w:rPr>
          <w:szCs w:val="24"/>
        </w:rPr>
      </w:pPr>
    </w:p>
    <w:p w14:paraId="61C0F539" w14:textId="77777777" w:rsidR="007F4015" w:rsidRPr="009F45B1" w:rsidRDefault="007F4015" w:rsidP="006158F4">
      <w:pPr>
        <w:pStyle w:val="GvdeMetni2"/>
        <w:tabs>
          <w:tab w:val="clear" w:pos="426"/>
        </w:tabs>
        <w:rPr>
          <w:szCs w:val="24"/>
        </w:rPr>
      </w:pPr>
    </w:p>
    <w:p w14:paraId="428C6A0B" w14:textId="77777777" w:rsidR="006813A8" w:rsidRPr="009F45B1" w:rsidRDefault="00BC1620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 w:rsidRPr="009F45B1"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2098560" behindDoc="0" locked="0" layoutInCell="1" allowOverlap="1" wp14:anchorId="7FD73C40" wp14:editId="7F2F5224">
                <wp:simplePos x="0" y="0"/>
                <wp:positionH relativeFrom="column">
                  <wp:posOffset>2179320</wp:posOffset>
                </wp:positionH>
                <wp:positionV relativeFrom="paragraph">
                  <wp:posOffset>40640</wp:posOffset>
                </wp:positionV>
                <wp:extent cx="3409948" cy="2122170"/>
                <wp:effectExtent l="38100" t="38100" r="76835" b="87630"/>
                <wp:wrapNone/>
                <wp:docPr id="389" name="Grup 3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3409948" cy="2122170"/>
                          <a:chOff x="0" y="0"/>
                          <a:chExt cx="3409948" cy="2122171"/>
                        </a:xfrm>
                      </wpg:grpSpPr>
                      <wpg:grpSp>
                        <wpg:cNvPr id="384" name="Grup 384"/>
                        <wpg:cNvGrpSpPr/>
                        <wpg:grpSpPr>
                          <a:xfrm>
                            <a:off x="799965" y="57152"/>
                            <a:ext cx="2609983" cy="2065019"/>
                            <a:chOff x="10080448" y="-9317875"/>
                            <a:chExt cx="2592709" cy="2068546"/>
                          </a:xfrm>
                        </wpg:grpSpPr>
                        <wps:wsp>
                          <wps:cNvPr id="385" name="Düz Ok Bağlayıcısı 385"/>
                          <wps:cNvCnPr/>
                          <wps:spPr>
                            <a:xfrm flipV="1">
                              <a:off x="10373902" y="-9317875"/>
                              <a:ext cx="0" cy="1497977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rgbClr val="5CC5C5"/>
                              </a:solidFill>
                              <a:tailEnd type="arrow"/>
                            </a:ln>
                          </wps:spPr>
                          <wps:style>
                            <a:lnRef idx="3">
                              <a:schemeClr val="accent2"/>
                            </a:lnRef>
                            <a:fillRef idx="0">
                              <a:schemeClr val="accent2"/>
                            </a:fillRef>
                            <a:effectRef idx="2">
                              <a:schemeClr val="accent2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86" name="Metin Kutusu 386"/>
                          <wps:cNvSpPr txBox="1"/>
                          <wps:spPr>
                            <a:xfrm flipH="1">
                              <a:off x="10080448" y="-7757168"/>
                              <a:ext cx="2592709" cy="507839"/>
                            </a:xfrm>
                            <a:prstGeom prst="rect">
                              <a:avLst/>
                            </a:prstGeom>
                            <a:solidFill>
                              <a:srgbClr val="2555A6"/>
                            </a:solidFill>
                            <a:ln/>
                          </wps:spPr>
                          <wps:style>
                            <a:lnRef idx="1">
                              <a:schemeClr val="accent4"/>
                            </a:lnRef>
                            <a:fillRef idx="2">
                              <a:schemeClr val="accent4"/>
                            </a:fillRef>
                            <a:effectRef idx="1">
                              <a:schemeClr val="accent4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A513197" w14:textId="77777777" w:rsidR="001C0E4B" w:rsidRPr="00601982" w:rsidRDefault="001C0E4B" w:rsidP="00601982">
                                <w:pPr>
                                  <w:spacing w:after="0" w:line="240" w:lineRule="auto"/>
                                  <w:rPr>
                                    <w:rFonts w:ascii="Times New Roman" w:hAnsi="Times New Roman" w:cs="Times New Roman"/>
                                    <w:color w:val="FFFFFF" w:themeColor="background1"/>
                                  </w:rPr>
                                </w:pPr>
                                <w:r w:rsidRPr="00601982">
                                  <w:rPr>
                                    <w:rFonts w:ascii="Times New Roman" w:hAnsi="Times New Roman" w:cs="Times New Roman"/>
                                    <w:b/>
                                    <w:color w:val="FFFFFF" w:themeColor="background1"/>
                                  </w:rPr>
                                  <w:t>Aynı hizada</w:t>
                                </w:r>
                                <w:r w:rsidRPr="00601982">
                                  <w:rPr>
                                    <w:rFonts w:ascii="Times New Roman" w:hAnsi="Times New Roman" w:cs="Times New Roman"/>
                                    <w:color w:val="FFFFFF" w:themeColor="background1"/>
                                  </w:rPr>
                                  <w:t xml:space="preserve"> olmalıdır.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388" name="Düz Ok Bağlayıcısı 388"/>
                        <wps:cNvCnPr/>
                        <wps:spPr>
                          <a:xfrm>
                            <a:off x="0" y="0"/>
                            <a:ext cx="1836000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prstDash val="dash"/>
                            <a:headEnd type="none"/>
                            <a:tailEnd type="none"/>
                          </a:ln>
                        </wps:spPr>
                        <wps:style>
                          <a:lnRef idx="2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1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7FD73C40" id="Grup 389" o:spid="_x0000_s1152" style="position:absolute;left:0;text-align:left;margin-left:171.6pt;margin-top:3.2pt;width:268.5pt;height:167.1pt;z-index:252098560" coordsize="34099,2122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">
                <v:group id="Grup 384" o:spid="_x0000_s1153" style="position:absolute;left:7999;top:571;width:26100;height:20650" coordorigin="100804,-93178" coordsize="25927,206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">
                  <v:shape id="Düz Ok Bağlayıcısı 385" o:spid="_x0000_s1154" type="#_x0000_t32" style="position:absolute;left:103739;top:-93178;width:0;height:1498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" strokecolor="#5cc5c5" strokeweight="3pt">
                    <v:stroke endarrow="open"/>
                    <v:shadow on="t" color="black" opacity="22937f" origin=",.5" offset="0,.63889mm"/>
                  </v:shape>
                  <v:shape id="Metin Kutusu 386" o:spid="_x0000_s1155" type="#_x0000_t202" style="position:absolute;left:100804;top:-77571;width:25927;height:5078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" fillcolor="#2555a6" strokecolor="#795d9b [3047]">
                    <v:shadow on="t" color="black" opacity="24903f" origin=",.5" offset="0,.55556mm"/>
                    <v:textbox>
                      <w:txbxContent>
                        <w:p w14:paraId="0A513197" w14:textId="77777777" w:rsidR="001C0E4B" w:rsidRPr="00601982" w:rsidRDefault="001C0E4B" w:rsidP="00601982">
                          <w:pPr>
                            <w:spacing w:after="0" w:line="240" w:lineRule="auto"/>
                            <w:rPr>
                              <w:rFonts w:ascii="Times New Roman" w:hAnsi="Times New Roman" w:cs="Times New Roman"/>
                              <w:color w:val="FFFFFF" w:themeColor="background1"/>
                            </w:rPr>
                          </w:pPr>
                          <w:r w:rsidRPr="00601982">
                            <w:rPr>
                              <w:rFonts w:ascii="Times New Roman" w:hAnsi="Times New Roman" w:cs="Times New Roman"/>
                              <w:b/>
                              <w:color w:val="FFFFFF" w:themeColor="background1"/>
                            </w:rPr>
                            <w:t>Aynı hizada</w:t>
                          </w:r>
                          <w:r w:rsidRPr="00601982">
                            <w:rPr>
                              <w:rFonts w:ascii="Times New Roman" w:hAnsi="Times New Roman" w:cs="Times New Roman"/>
                              <w:color w:val="FFFFFF" w:themeColor="background1"/>
                            </w:rPr>
                            <w:t xml:space="preserve"> olmalıdır.</w:t>
                          </w:r>
                        </w:p>
                      </w:txbxContent>
                    </v:textbox>
                  </v:shape>
                </v:group>
                <v:shape id="Düz Ok Bağlayıcısı 388" o:spid="_x0000_s1156" type="#_x0000_t32" style="position:absolute;width:1836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" strokecolor="#5cc5c5" strokeweight="2pt">
                  <v:stroke dashstyle="dash"/>
                  <v:shadow on="t" color="black" opacity="24903f" origin=",.5" offset="0,.55556mm"/>
                </v:shape>
              </v:group>
            </w:pict>
          </mc:Fallback>
        </mc:AlternateContent>
      </w:r>
      <w:r w:rsidRPr="009F45B1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556F28B0" wp14:editId="2478BA49">
                <wp:simplePos x="0" y="0"/>
                <wp:positionH relativeFrom="column">
                  <wp:posOffset>4053840</wp:posOffset>
                </wp:positionH>
                <wp:positionV relativeFrom="paragraph">
                  <wp:posOffset>40005</wp:posOffset>
                </wp:positionV>
                <wp:extent cx="1080135" cy="1259840"/>
                <wp:effectExtent l="0" t="0" r="24765" b="16510"/>
                <wp:wrapNone/>
                <wp:docPr id="14" name="Rectangle 1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80135" cy="12598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D11C58B" w14:textId="77777777" w:rsidR="001C0E4B" w:rsidRDefault="001C0E4B" w:rsidP="00D83037">
                            <w:pPr>
                              <w:pStyle w:val="GvdeMetni2"/>
                              <w:jc w:val="center"/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</w:pPr>
                          </w:p>
                          <w:p w14:paraId="3DD45597" w14:textId="77777777" w:rsidR="001C0E4B" w:rsidRPr="00D83037" w:rsidRDefault="001C0E4B" w:rsidP="00D83037">
                            <w:pPr>
                              <w:pStyle w:val="GvdeMetni2"/>
                              <w:jc w:val="center"/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</w:pPr>
                            <w:r w:rsidRPr="00D83037"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  <w:t>Taranmış</w:t>
                            </w:r>
                          </w:p>
                          <w:p w14:paraId="15E45182" w14:textId="77777777" w:rsidR="001C0E4B" w:rsidRPr="00D83037" w:rsidRDefault="001C0E4B" w:rsidP="00D83037">
                            <w:pPr>
                              <w:pStyle w:val="GvdeMetni2"/>
                              <w:jc w:val="center"/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</w:pPr>
                            <w:r w:rsidRPr="00D83037"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  <w:t>Fotoğraf</w:t>
                            </w:r>
                          </w:p>
                          <w:p w14:paraId="73179EEC" w14:textId="77777777" w:rsidR="001C0E4B" w:rsidRPr="00D83037" w:rsidRDefault="001C0E4B" w:rsidP="00D83037">
                            <w:pPr>
                              <w:pStyle w:val="GvdeMetni2"/>
                              <w:jc w:val="center"/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</w:pPr>
                            <w:r w:rsidRPr="00D83037"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  <w:t>(3.5cm</w:t>
                            </w:r>
                            <w:r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  <w:t xml:space="preserve"> x </w:t>
                            </w:r>
                            <w:r w:rsidRPr="00D83037">
                              <w:rPr>
                                <w:rFonts w:ascii="Cambria" w:hAnsi="Cambria"/>
                                <w:b w:val="0"/>
                                <w:szCs w:val="24"/>
                              </w:rPr>
                              <w:t>3cm)</w:t>
                            </w:r>
                          </w:p>
                          <w:p w14:paraId="6C38B480" w14:textId="77777777" w:rsidR="001C0E4B" w:rsidRDefault="001C0E4B" w:rsidP="00D83037">
                            <w:pPr>
                              <w:spacing w:after="0" w:line="240" w:lineRule="auto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56F28B0" id="Rectangle 125" o:spid="_x0000_s1157" style="position:absolute;left:0;text-align:left;margin-left:319.2pt;margin-top:3.15pt;width:85.05pt;height:99.2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">
                <v:textbox inset="0,0,0,0">
                  <w:txbxContent>
                    <w:p w14:paraId="4D11C58B" w14:textId="77777777" w:rsidR="001C0E4B" w:rsidRDefault="001C0E4B" w:rsidP="00D83037">
                      <w:pPr>
                        <w:pStyle w:val="GvdeMetni2"/>
                        <w:jc w:val="center"/>
                        <w:rPr>
                          <w:rFonts w:ascii="Cambria" w:hAnsi="Cambria"/>
                          <w:b w:val="0"/>
                          <w:szCs w:val="24"/>
                        </w:rPr>
                      </w:pPr>
                    </w:p>
                    <w:p w14:paraId="3DD45597" w14:textId="77777777" w:rsidR="001C0E4B" w:rsidRPr="00D83037" w:rsidRDefault="001C0E4B" w:rsidP="00D83037">
                      <w:pPr>
                        <w:pStyle w:val="GvdeMetni2"/>
                        <w:jc w:val="center"/>
                        <w:rPr>
                          <w:rFonts w:ascii="Cambria" w:hAnsi="Cambria"/>
                          <w:b w:val="0"/>
                          <w:szCs w:val="24"/>
                        </w:rPr>
                      </w:pPr>
                      <w:r w:rsidRPr="00D83037">
                        <w:rPr>
                          <w:rFonts w:ascii="Cambria" w:hAnsi="Cambria"/>
                          <w:b w:val="0"/>
                          <w:szCs w:val="24"/>
                        </w:rPr>
                        <w:t>Taranmış</w:t>
                      </w:r>
                    </w:p>
                    <w:p w14:paraId="15E45182" w14:textId="77777777" w:rsidR="001C0E4B" w:rsidRPr="00D83037" w:rsidRDefault="001C0E4B" w:rsidP="00D83037">
                      <w:pPr>
                        <w:pStyle w:val="GvdeMetni2"/>
                        <w:jc w:val="center"/>
                        <w:rPr>
                          <w:rFonts w:ascii="Cambria" w:hAnsi="Cambria"/>
                          <w:b w:val="0"/>
                          <w:szCs w:val="24"/>
                        </w:rPr>
                      </w:pPr>
                      <w:r w:rsidRPr="00D83037">
                        <w:rPr>
                          <w:rFonts w:ascii="Cambria" w:hAnsi="Cambria"/>
                          <w:b w:val="0"/>
                          <w:szCs w:val="24"/>
                        </w:rPr>
                        <w:t>Fotoğraf</w:t>
                      </w:r>
                    </w:p>
                    <w:p w14:paraId="73179EEC" w14:textId="77777777" w:rsidR="001C0E4B" w:rsidRPr="00D83037" w:rsidRDefault="001C0E4B" w:rsidP="00D83037">
                      <w:pPr>
                        <w:pStyle w:val="GvdeMetni2"/>
                        <w:jc w:val="center"/>
                        <w:rPr>
                          <w:rFonts w:ascii="Cambria" w:hAnsi="Cambria"/>
                          <w:b w:val="0"/>
                          <w:szCs w:val="24"/>
                        </w:rPr>
                      </w:pPr>
                      <w:r w:rsidRPr="00D83037">
                        <w:rPr>
                          <w:rFonts w:ascii="Cambria" w:hAnsi="Cambria"/>
                          <w:b w:val="0"/>
                          <w:szCs w:val="24"/>
                        </w:rPr>
                        <w:t>(3.5cm</w:t>
                      </w:r>
                      <w:r>
                        <w:rPr>
                          <w:rFonts w:ascii="Cambria" w:hAnsi="Cambria"/>
                          <w:b w:val="0"/>
                          <w:szCs w:val="24"/>
                        </w:rPr>
                        <w:t xml:space="preserve"> x </w:t>
                      </w:r>
                      <w:r w:rsidRPr="00D83037">
                        <w:rPr>
                          <w:rFonts w:ascii="Cambria" w:hAnsi="Cambria"/>
                          <w:b w:val="0"/>
                          <w:szCs w:val="24"/>
                        </w:rPr>
                        <w:t>3cm)</w:t>
                      </w:r>
                    </w:p>
                    <w:p w14:paraId="6C38B480" w14:textId="77777777" w:rsidR="001C0E4B" w:rsidRDefault="001C0E4B" w:rsidP="00D83037">
                      <w:pPr>
                        <w:spacing w:after="0" w:line="240" w:lineRule="auto"/>
                      </w:pPr>
                    </w:p>
                  </w:txbxContent>
                </v:textbox>
              </v:rect>
            </w:pict>
          </mc:Fallback>
        </mc:AlternateContent>
      </w:r>
      <w:r w:rsidR="00D83037" w:rsidRPr="009F45B1">
        <w:rPr>
          <w:b w:val="0"/>
          <w:szCs w:val="24"/>
        </w:rPr>
        <w:t>Adı Soyadı</w:t>
      </w:r>
      <w:r w:rsidR="00D83037" w:rsidRPr="009F45B1">
        <w:rPr>
          <w:b w:val="0"/>
          <w:szCs w:val="24"/>
        </w:rPr>
        <w:tab/>
        <w:t>:</w:t>
      </w:r>
      <w:r w:rsidR="00C67E88" w:rsidRPr="009F45B1">
        <w:rPr>
          <w:b w:val="0"/>
          <w:szCs w:val="24"/>
        </w:rPr>
        <w:t xml:space="preserve"> Ad SOYAD</w:t>
      </w:r>
    </w:p>
    <w:p w14:paraId="1FCCF5C6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14FD753D" w14:textId="52393A50" w:rsidR="006813A8" w:rsidRPr="009F45B1" w:rsidRDefault="00D83037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 w:rsidRPr="009F45B1">
        <w:rPr>
          <w:b w:val="0"/>
          <w:szCs w:val="24"/>
        </w:rPr>
        <w:t>Doğum Yeri ve Yılı</w:t>
      </w:r>
      <w:r w:rsidR="006813A8" w:rsidRPr="009F45B1">
        <w:rPr>
          <w:b w:val="0"/>
          <w:szCs w:val="24"/>
        </w:rPr>
        <w:tab/>
      </w:r>
      <w:r w:rsidRPr="009F45B1">
        <w:rPr>
          <w:b w:val="0"/>
          <w:szCs w:val="24"/>
        </w:rPr>
        <w:t xml:space="preserve">: Isparta, </w:t>
      </w:r>
      <w:r w:rsidR="00305991">
        <w:rPr>
          <w:b w:val="0"/>
          <w:szCs w:val="24"/>
        </w:rPr>
        <w:t>2000</w:t>
      </w:r>
    </w:p>
    <w:p w14:paraId="5A876380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17010423" w14:textId="77777777" w:rsidR="006813A8" w:rsidRPr="009F45B1" w:rsidRDefault="00D83037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 w:rsidRPr="009F45B1">
        <w:rPr>
          <w:b w:val="0"/>
          <w:szCs w:val="24"/>
        </w:rPr>
        <w:t>Medeni Hali</w:t>
      </w:r>
      <w:r w:rsidRPr="009F45B1">
        <w:rPr>
          <w:b w:val="0"/>
          <w:szCs w:val="24"/>
        </w:rPr>
        <w:tab/>
        <w:t>: Evli</w:t>
      </w:r>
    </w:p>
    <w:p w14:paraId="1D087601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68A3BC2F" w14:textId="77777777" w:rsidR="006813A8" w:rsidRPr="009F45B1" w:rsidRDefault="00D83037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 w:rsidRPr="009F45B1">
        <w:rPr>
          <w:b w:val="0"/>
          <w:szCs w:val="24"/>
        </w:rPr>
        <w:t>Yabancı Dili</w:t>
      </w:r>
      <w:r w:rsidRPr="009F45B1">
        <w:rPr>
          <w:b w:val="0"/>
          <w:szCs w:val="24"/>
        </w:rPr>
        <w:tab/>
        <w:t>: İngilizce</w:t>
      </w:r>
    </w:p>
    <w:p w14:paraId="6C773D46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35769D58" w14:textId="77777777" w:rsidR="006813A8" w:rsidRPr="009F45B1" w:rsidRDefault="00777D0C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 w:rsidRPr="009F45B1">
        <w:rPr>
          <w:b w:val="0"/>
          <w:szCs w:val="24"/>
        </w:rPr>
        <w:t>E-posta</w:t>
      </w:r>
      <w:r w:rsidRPr="009F45B1">
        <w:rPr>
          <w:b w:val="0"/>
          <w:szCs w:val="24"/>
        </w:rPr>
        <w:tab/>
        <w:t>: eposta@</w:t>
      </w:r>
      <w:r w:rsidR="0040603F">
        <w:rPr>
          <w:b w:val="0"/>
          <w:szCs w:val="24"/>
        </w:rPr>
        <w:t>isparta</w:t>
      </w:r>
      <w:r w:rsidRPr="009F45B1">
        <w:rPr>
          <w:b w:val="0"/>
          <w:szCs w:val="24"/>
        </w:rPr>
        <w:t>.edu.tr</w:t>
      </w:r>
    </w:p>
    <w:p w14:paraId="227EF6A3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szCs w:val="24"/>
        </w:rPr>
      </w:pPr>
    </w:p>
    <w:p w14:paraId="7BC8917F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szCs w:val="24"/>
        </w:rPr>
      </w:pPr>
    </w:p>
    <w:p w14:paraId="58829D83" w14:textId="77777777" w:rsidR="006813A8" w:rsidRPr="009F45B1" w:rsidRDefault="00D83037" w:rsidP="006813A8">
      <w:pPr>
        <w:pStyle w:val="GvdeMetni2"/>
        <w:tabs>
          <w:tab w:val="clear" w:pos="426"/>
          <w:tab w:val="left" w:pos="1974"/>
        </w:tabs>
        <w:rPr>
          <w:szCs w:val="24"/>
        </w:rPr>
      </w:pPr>
      <w:r w:rsidRPr="009F45B1">
        <w:rPr>
          <w:szCs w:val="24"/>
        </w:rPr>
        <w:t>Eğitim Durumu</w:t>
      </w:r>
    </w:p>
    <w:p w14:paraId="25E1857B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szCs w:val="24"/>
        </w:rPr>
      </w:pPr>
    </w:p>
    <w:p w14:paraId="57CA7FD2" w14:textId="310FBC39" w:rsidR="006813A8" w:rsidRPr="009F45B1" w:rsidRDefault="00D83037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 w:rsidRPr="009F45B1">
        <w:rPr>
          <w:b w:val="0"/>
          <w:szCs w:val="24"/>
        </w:rPr>
        <w:t>Lise</w:t>
      </w:r>
      <w:r w:rsidRPr="009F45B1">
        <w:rPr>
          <w:b w:val="0"/>
          <w:szCs w:val="24"/>
        </w:rPr>
        <w:tab/>
        <w:t>: Isparta Gazi Lisesi</w:t>
      </w:r>
      <w:r w:rsidR="00804974" w:rsidRPr="009F45B1">
        <w:rPr>
          <w:b w:val="0"/>
          <w:szCs w:val="24"/>
        </w:rPr>
        <w:t xml:space="preserve">, </w:t>
      </w:r>
      <w:r w:rsidR="00305991">
        <w:rPr>
          <w:b w:val="0"/>
          <w:szCs w:val="24"/>
        </w:rPr>
        <w:t>2018</w:t>
      </w:r>
    </w:p>
    <w:p w14:paraId="0E9687B7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3FE12496" w14:textId="7538190B" w:rsidR="006813A8" w:rsidRPr="009F45B1" w:rsidRDefault="006E685B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 w:rsidRPr="009F45B1"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2102656" behindDoc="0" locked="0" layoutInCell="1" allowOverlap="1" wp14:anchorId="468F4DE6" wp14:editId="02AC400F">
                <wp:simplePos x="0" y="0"/>
                <wp:positionH relativeFrom="column">
                  <wp:posOffset>-1325880</wp:posOffset>
                </wp:positionH>
                <wp:positionV relativeFrom="paragraph">
                  <wp:posOffset>240665</wp:posOffset>
                </wp:positionV>
                <wp:extent cx="1247140" cy="657225"/>
                <wp:effectExtent l="57150" t="38100" r="29210" b="104775"/>
                <wp:wrapNone/>
                <wp:docPr id="395" name="Grup 39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1247140" cy="657225"/>
                          <a:chOff x="8352629" y="-9780582"/>
                          <a:chExt cx="1239084" cy="658490"/>
                        </a:xfrm>
                      </wpg:grpSpPr>
                      <wps:wsp>
                        <wps:cNvPr id="398" name="Düz Ok Bağlayıcısı 398"/>
                        <wps:cNvCnPr>
                          <a:stCxn id="397" idx="1"/>
                        </wps:cNvCnPr>
                        <wps:spPr>
                          <a:xfrm>
                            <a:off x="9165945" y="-9451336"/>
                            <a:ext cx="425768" cy="4774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5CC5C5"/>
                            </a:solidFill>
                            <a:tailEnd type="arrow"/>
                          </a:ln>
                        </wps:spPr>
                        <wps:style>
                          <a:lnRef idx="2">
                            <a:schemeClr val="accent2"/>
                          </a:lnRef>
                          <a:fillRef idx="0">
                            <a:schemeClr val="accent2"/>
                          </a:fillRef>
                          <a:effectRef idx="1">
                            <a:schemeClr val="accent2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97" name="Metin Kutusu 397"/>
                        <wps:cNvSpPr txBox="1"/>
                        <wps:spPr>
                          <a:xfrm flipH="1">
                            <a:off x="8352629" y="-9780582"/>
                            <a:ext cx="813316" cy="658490"/>
                          </a:xfrm>
                          <a:prstGeom prst="rect">
                            <a:avLst/>
                          </a:prstGeom>
                          <a:solidFill>
                            <a:srgbClr val="2555A6"/>
                          </a:solidFill>
                          <a:ln/>
                        </wps:spPr>
                        <wps:style>
                          <a:lnRef idx="1">
                            <a:schemeClr val="accent4"/>
                          </a:lnRef>
                          <a:fillRef idx="2">
                            <a:schemeClr val="accent4"/>
                          </a:fillRef>
                          <a:effectRef idx="1">
                            <a:schemeClr val="accent4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A783EC7" w14:textId="77777777" w:rsidR="001C0E4B" w:rsidRPr="00601982" w:rsidRDefault="001C0E4B" w:rsidP="00D45C42">
                              <w:pPr>
                                <w:spacing w:after="0" w:line="240" w:lineRule="auto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</w:pPr>
                              <w:r w:rsidRPr="00601982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Yoksa </w:t>
                              </w:r>
                              <w:r w:rsidRPr="00601982">
                                <w:rPr>
                                  <w:rFonts w:ascii="Times New Roman" w:hAnsi="Times New Roman" w:cs="Times New Roman"/>
                                  <w:b/>
                                  <w:color w:val="FFFFFF" w:themeColor="background1"/>
                                </w:rPr>
                                <w:t>SİLİNİZ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68F4DE6" id="Grup 395" o:spid="_x0000_s1158" style="position:absolute;left:0;text-align:left;margin-left:-104.4pt;margin-top:18.95pt;width:98.2pt;height:51.75pt;z-index:252102656;mso-width-relative:margin;mso-height-relative:margin" coordorigin="83526,-97805" coordsize="12390,658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">
                <v:shape id="Düz Ok Bağlayıcısı 398" o:spid="_x0000_s1159" type="#_x0000_t32" style="position:absolute;left:91659;top:-94513;width:4258;height:4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" strokecolor="#5cc5c5" strokeweight="2pt">
                  <v:stroke endarrow="open"/>
                  <v:shadow on="t" color="black" opacity="24903f" origin=",.5" offset="0,.55556mm"/>
                </v:shape>
                <v:shape id="Metin Kutusu 397" o:spid="_x0000_s1160" type="#_x0000_t202" style="position:absolute;left:83526;top:-97805;width:8133;height:6585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" fillcolor="#2555a6" strokecolor="#795d9b [3047]">
                  <v:shadow on="t" color="black" opacity="24903f" origin=",.5" offset="0,.55556mm"/>
                  <v:textbox>
                    <w:txbxContent>
                      <w:p w14:paraId="5A783EC7" w14:textId="77777777" w:rsidR="001C0E4B" w:rsidRPr="00601982" w:rsidRDefault="001C0E4B" w:rsidP="00D45C42">
                        <w:pPr>
                          <w:spacing w:after="0" w:line="240" w:lineRule="auto"/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</w:pPr>
                        <w:r w:rsidRPr="00601982">
                          <w:rPr>
                            <w:rFonts w:ascii="Times New Roman" w:hAnsi="Times New Roman" w:cs="Times New Roman"/>
                            <w:color w:val="FFFFFF" w:themeColor="background1"/>
                          </w:rPr>
                          <w:t xml:space="preserve">Yoksa </w:t>
                        </w:r>
                        <w:r w:rsidRPr="00601982">
                          <w:rPr>
                            <w:rFonts w:ascii="Times New Roman" w:hAnsi="Times New Roman" w:cs="Times New Roman"/>
                            <w:b/>
                            <w:color w:val="FFFFFF" w:themeColor="background1"/>
                          </w:rPr>
                          <w:t>SİLİNİZ.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D83037" w:rsidRPr="009F45B1">
        <w:rPr>
          <w:b w:val="0"/>
          <w:szCs w:val="24"/>
        </w:rPr>
        <w:t>Lisans</w:t>
      </w:r>
      <w:r w:rsidR="00D83037" w:rsidRPr="009F45B1">
        <w:rPr>
          <w:b w:val="0"/>
          <w:szCs w:val="24"/>
        </w:rPr>
        <w:tab/>
        <w:t xml:space="preserve">: </w:t>
      </w:r>
      <w:r w:rsidR="003E1EE1">
        <w:rPr>
          <w:b w:val="0"/>
          <w:szCs w:val="24"/>
        </w:rPr>
        <w:t>ISUB</w:t>
      </w:r>
      <w:r>
        <w:rPr>
          <w:b w:val="0"/>
          <w:szCs w:val="24"/>
        </w:rPr>
        <w:t>Ü</w:t>
      </w:r>
      <w:r w:rsidR="00D83037" w:rsidRPr="009F45B1">
        <w:rPr>
          <w:b w:val="0"/>
          <w:szCs w:val="24"/>
        </w:rPr>
        <w:t>,</w:t>
      </w:r>
      <w:r w:rsidR="003E1EE1">
        <w:rPr>
          <w:b w:val="0"/>
          <w:szCs w:val="24"/>
        </w:rPr>
        <w:t xml:space="preserve"> </w:t>
      </w:r>
      <w:r w:rsidR="00305991">
        <w:rPr>
          <w:b w:val="0"/>
          <w:szCs w:val="24"/>
        </w:rPr>
        <w:t xml:space="preserve">Orman </w:t>
      </w:r>
      <w:r w:rsidR="003E1EE1">
        <w:rPr>
          <w:b w:val="0"/>
          <w:szCs w:val="24"/>
        </w:rPr>
        <w:t>Fakültesi</w:t>
      </w:r>
      <w:r w:rsidR="00586B99">
        <w:rPr>
          <w:b w:val="0"/>
          <w:szCs w:val="24"/>
        </w:rPr>
        <w:t>, 20</w:t>
      </w:r>
      <w:r w:rsidR="00305991">
        <w:rPr>
          <w:b w:val="0"/>
          <w:szCs w:val="24"/>
        </w:rPr>
        <w:t>2</w:t>
      </w:r>
      <w:r w:rsidR="00052520">
        <w:rPr>
          <w:b w:val="0"/>
          <w:szCs w:val="24"/>
        </w:rPr>
        <w:t>6</w:t>
      </w:r>
    </w:p>
    <w:p w14:paraId="3B4575AB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72BFFF87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4ABAD926" w14:textId="77777777" w:rsidR="006813A8" w:rsidRPr="009F45B1" w:rsidRDefault="00777D0C" w:rsidP="006813A8">
      <w:pPr>
        <w:pStyle w:val="GvdeMetni2"/>
        <w:tabs>
          <w:tab w:val="clear" w:pos="426"/>
          <w:tab w:val="left" w:pos="1974"/>
        </w:tabs>
        <w:rPr>
          <w:szCs w:val="24"/>
        </w:rPr>
      </w:pPr>
      <w:r w:rsidRPr="009F45B1">
        <w:rPr>
          <w:szCs w:val="24"/>
        </w:rPr>
        <w:t>Mesleki Deneyim</w:t>
      </w:r>
    </w:p>
    <w:p w14:paraId="7D29716D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szCs w:val="24"/>
        </w:rPr>
      </w:pPr>
    </w:p>
    <w:p w14:paraId="6247F3FB" w14:textId="3A68AF3F" w:rsidR="006813A8" w:rsidRPr="009F45B1" w:rsidRDefault="00BD3DA1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>
        <w:rPr>
          <w:b w:val="0"/>
          <w:szCs w:val="24"/>
        </w:rPr>
        <w:t>ISUB</w:t>
      </w:r>
      <w:r w:rsidR="006E685B">
        <w:rPr>
          <w:b w:val="0"/>
          <w:szCs w:val="24"/>
        </w:rPr>
        <w:t>Ü</w:t>
      </w:r>
      <w:r w:rsidR="00003839">
        <w:rPr>
          <w:b w:val="0"/>
          <w:szCs w:val="24"/>
        </w:rPr>
        <w:t>,</w:t>
      </w:r>
      <w:r w:rsidR="00D83037" w:rsidRPr="009F45B1">
        <w:rPr>
          <w:b w:val="0"/>
          <w:szCs w:val="24"/>
        </w:rPr>
        <w:t xml:space="preserve"> </w:t>
      </w:r>
      <w:r w:rsidR="009D1A94">
        <w:rPr>
          <w:b w:val="0"/>
          <w:szCs w:val="24"/>
        </w:rPr>
        <w:t>Atabey</w:t>
      </w:r>
      <w:r w:rsidR="00D83037" w:rsidRPr="009F45B1">
        <w:rPr>
          <w:b w:val="0"/>
          <w:szCs w:val="24"/>
        </w:rPr>
        <w:t xml:space="preserve"> MYO</w:t>
      </w:r>
      <w:r w:rsidR="001D0C9D" w:rsidRPr="009F45B1">
        <w:rPr>
          <w:b w:val="0"/>
          <w:szCs w:val="24"/>
        </w:rPr>
        <w:tab/>
      </w:r>
      <w:r w:rsidR="001D0C9D" w:rsidRPr="009F45B1">
        <w:rPr>
          <w:b w:val="0"/>
          <w:szCs w:val="24"/>
        </w:rPr>
        <w:tab/>
      </w:r>
      <w:r w:rsidR="001D0C9D" w:rsidRPr="009F45B1">
        <w:rPr>
          <w:b w:val="0"/>
          <w:szCs w:val="24"/>
        </w:rPr>
        <w:tab/>
      </w:r>
      <w:r w:rsidR="001D0C9D" w:rsidRPr="009F45B1">
        <w:rPr>
          <w:b w:val="0"/>
          <w:szCs w:val="24"/>
        </w:rPr>
        <w:tab/>
      </w:r>
      <w:r w:rsidR="001D0C9D" w:rsidRPr="009F45B1">
        <w:rPr>
          <w:b w:val="0"/>
          <w:szCs w:val="24"/>
        </w:rPr>
        <w:tab/>
      </w:r>
      <w:r w:rsidR="00D83037" w:rsidRPr="009F45B1">
        <w:rPr>
          <w:b w:val="0"/>
          <w:szCs w:val="24"/>
        </w:rPr>
        <w:t>20</w:t>
      </w:r>
      <w:r w:rsidR="009D1A94">
        <w:rPr>
          <w:b w:val="0"/>
          <w:szCs w:val="24"/>
        </w:rPr>
        <w:t>19</w:t>
      </w:r>
      <w:r w:rsidR="00D83037" w:rsidRPr="009F45B1">
        <w:rPr>
          <w:b w:val="0"/>
          <w:szCs w:val="24"/>
        </w:rPr>
        <w:t>-</w:t>
      </w:r>
      <w:r w:rsidR="006813A8" w:rsidRPr="009F45B1">
        <w:rPr>
          <w:b w:val="0"/>
          <w:szCs w:val="24"/>
        </w:rPr>
        <w:t>20</w:t>
      </w:r>
      <w:r w:rsidR="009D1A94">
        <w:rPr>
          <w:b w:val="0"/>
          <w:szCs w:val="24"/>
        </w:rPr>
        <w:t>21</w:t>
      </w:r>
    </w:p>
    <w:p w14:paraId="7D67DEFD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14E284F3" w14:textId="20691D0F" w:rsidR="006813A8" w:rsidRPr="009F45B1" w:rsidRDefault="00B4528F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  <w:r>
        <w:rPr>
          <w:b w:val="0"/>
          <w:szCs w:val="24"/>
        </w:rPr>
        <w:t>Orman</w:t>
      </w:r>
      <w:r w:rsidR="006813A8" w:rsidRPr="009F45B1">
        <w:rPr>
          <w:b w:val="0"/>
          <w:szCs w:val="24"/>
        </w:rPr>
        <w:t xml:space="preserve"> Bölge Müd</w:t>
      </w:r>
      <w:r w:rsidR="001D0C9D" w:rsidRPr="009F45B1">
        <w:rPr>
          <w:b w:val="0"/>
          <w:szCs w:val="24"/>
        </w:rPr>
        <w:t>ürlüğü</w:t>
      </w:r>
      <w:r w:rsidR="001D0C9D" w:rsidRPr="009F45B1">
        <w:rPr>
          <w:b w:val="0"/>
          <w:szCs w:val="24"/>
        </w:rPr>
        <w:tab/>
      </w:r>
      <w:r w:rsidR="001D0C9D" w:rsidRPr="009F45B1">
        <w:rPr>
          <w:b w:val="0"/>
          <w:szCs w:val="24"/>
        </w:rPr>
        <w:tab/>
      </w:r>
      <w:r w:rsidR="001D0C9D" w:rsidRPr="009F45B1">
        <w:rPr>
          <w:b w:val="0"/>
          <w:szCs w:val="24"/>
        </w:rPr>
        <w:tab/>
      </w:r>
      <w:r w:rsidR="00F76CDF" w:rsidRPr="009F45B1">
        <w:rPr>
          <w:b w:val="0"/>
          <w:szCs w:val="24"/>
        </w:rPr>
        <w:tab/>
      </w:r>
      <w:r>
        <w:rPr>
          <w:b w:val="0"/>
          <w:szCs w:val="24"/>
        </w:rPr>
        <w:t xml:space="preserve">            </w:t>
      </w:r>
      <w:r w:rsidR="006813A8" w:rsidRPr="009F45B1">
        <w:rPr>
          <w:b w:val="0"/>
          <w:szCs w:val="24"/>
        </w:rPr>
        <w:t>20</w:t>
      </w:r>
      <w:r w:rsidR="009D1A94">
        <w:rPr>
          <w:b w:val="0"/>
          <w:szCs w:val="24"/>
        </w:rPr>
        <w:t>21</w:t>
      </w:r>
      <w:r w:rsidR="006813A8" w:rsidRPr="009F45B1">
        <w:rPr>
          <w:b w:val="0"/>
          <w:szCs w:val="24"/>
        </w:rPr>
        <w:t>-</w:t>
      </w:r>
      <w:proofErr w:type="gramStart"/>
      <w:r w:rsidR="006813A8" w:rsidRPr="009F45B1">
        <w:rPr>
          <w:b w:val="0"/>
          <w:szCs w:val="24"/>
        </w:rPr>
        <w:t>…….</w:t>
      </w:r>
      <w:proofErr w:type="gramEnd"/>
      <w:r w:rsidR="006813A8" w:rsidRPr="009F45B1">
        <w:rPr>
          <w:b w:val="0"/>
          <w:szCs w:val="24"/>
        </w:rPr>
        <w:t>. (halen)</w:t>
      </w:r>
    </w:p>
    <w:p w14:paraId="51132DA0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67CA3AAC" w14:textId="77777777" w:rsidR="006813A8" w:rsidRPr="009F45B1" w:rsidRDefault="006813A8" w:rsidP="006813A8">
      <w:pPr>
        <w:pStyle w:val="GvdeMetni2"/>
        <w:tabs>
          <w:tab w:val="clear" w:pos="426"/>
          <w:tab w:val="left" w:pos="1974"/>
        </w:tabs>
        <w:rPr>
          <w:b w:val="0"/>
          <w:szCs w:val="24"/>
        </w:rPr>
      </w:pPr>
    </w:p>
    <w:p w14:paraId="5439D9BC" w14:textId="77777777" w:rsidR="009F45B1" w:rsidRPr="009F45B1" w:rsidRDefault="009F45B1">
      <w:pPr>
        <w:pStyle w:val="GvdeMetni2"/>
        <w:tabs>
          <w:tab w:val="clear" w:pos="426"/>
        </w:tabs>
        <w:ind w:left="851" w:hanging="851"/>
        <w:rPr>
          <w:b w:val="0"/>
          <w:sz w:val="20"/>
        </w:rPr>
      </w:pPr>
    </w:p>
    <w:sectPr w:rsidR="009F45B1" w:rsidRPr="009F45B1" w:rsidSect="00026E37">
      <w:pgSz w:w="11906" w:h="16838" w:code="9"/>
      <w:pgMar w:top="1418" w:right="1418" w:bottom="1418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371EC3" w14:textId="77777777" w:rsidR="007D648A" w:rsidRDefault="007D648A" w:rsidP="00E358FE">
      <w:pPr>
        <w:spacing w:after="0" w:line="240" w:lineRule="auto"/>
      </w:pPr>
      <w:r>
        <w:separator/>
      </w:r>
    </w:p>
  </w:endnote>
  <w:endnote w:type="continuationSeparator" w:id="0">
    <w:p w14:paraId="6AD4BFEA" w14:textId="77777777" w:rsidR="007D648A" w:rsidRDefault="007D648A" w:rsidP="00E358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Fonts w:asciiTheme="majorHAnsi" w:hAnsiTheme="majorHAnsi"/>
      </w:rPr>
      <w:id w:val="1466702389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08E7D5CF" w14:textId="77777777" w:rsidR="001C0E4B" w:rsidRPr="007C5525" w:rsidRDefault="001C0E4B">
        <w:pPr>
          <w:pStyle w:val="AltBilgi"/>
          <w:jc w:val="center"/>
          <w:rPr>
            <w:rFonts w:ascii="Times New Roman" w:hAnsi="Times New Roman" w:cs="Times New Roman"/>
          </w:rPr>
        </w:pPr>
        <w:r w:rsidRPr="007C5525">
          <w:rPr>
            <w:rFonts w:ascii="Times New Roman" w:hAnsi="Times New Roman" w:cs="Times New Roman"/>
          </w:rPr>
          <w:fldChar w:fldCharType="begin"/>
        </w:r>
        <w:r w:rsidRPr="007C5525">
          <w:rPr>
            <w:rFonts w:ascii="Times New Roman" w:hAnsi="Times New Roman" w:cs="Times New Roman"/>
          </w:rPr>
          <w:instrText xml:space="preserve"> PAGE   \* MERGEFORMAT </w:instrText>
        </w:r>
        <w:r w:rsidRPr="007C5525">
          <w:rPr>
            <w:rFonts w:ascii="Times New Roman" w:hAnsi="Times New Roman" w:cs="Times New Roman"/>
          </w:rPr>
          <w:fldChar w:fldCharType="separate"/>
        </w:r>
        <w:r w:rsidR="00861B75">
          <w:rPr>
            <w:rFonts w:ascii="Times New Roman" w:hAnsi="Times New Roman" w:cs="Times New Roman"/>
            <w:noProof/>
          </w:rPr>
          <w:t>i</w:t>
        </w:r>
        <w:r w:rsidRPr="007C5525">
          <w:rPr>
            <w:rFonts w:ascii="Times New Roman" w:hAnsi="Times New Roman" w:cs="Times New Roman"/>
          </w:rPr>
          <w:fldChar w:fldCharType="end"/>
        </w:r>
      </w:p>
    </w:sdtContent>
  </w:sdt>
  <w:p w14:paraId="410211CF" w14:textId="77777777" w:rsidR="001C0E4B" w:rsidRDefault="001C0E4B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2D81749" w14:textId="77777777" w:rsidR="007D648A" w:rsidRDefault="007D648A" w:rsidP="00E358FE">
      <w:pPr>
        <w:spacing w:after="0" w:line="240" w:lineRule="auto"/>
      </w:pPr>
      <w:r>
        <w:separator/>
      </w:r>
    </w:p>
  </w:footnote>
  <w:footnote w:type="continuationSeparator" w:id="0">
    <w:p w14:paraId="27F5B0E1" w14:textId="77777777" w:rsidR="007D648A" w:rsidRDefault="007D648A" w:rsidP="00E358F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0A3BD2"/>
    <w:multiLevelType w:val="multilevel"/>
    <w:tmpl w:val="55E4A7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90D3519"/>
    <w:multiLevelType w:val="multilevel"/>
    <w:tmpl w:val="26529900"/>
    <w:lvl w:ilvl="0">
      <w:start w:val="1"/>
      <w:numFmt w:val="decimal"/>
      <w:pStyle w:val="SekilFBESablonEKLER"/>
      <w:suff w:val="space"/>
      <w:lvlText w:val="Şekil A.%1 :"/>
      <w:lvlJc w:val="left"/>
      <w:pPr>
        <w:ind w:left="360" w:firstLine="0"/>
      </w:pPr>
      <w:rPr>
        <w:rFonts w:ascii="Times New Roman" w:hAnsi="Times New Roman" w:cs="Times New Roman" w:hint="default"/>
        <w:b/>
        <w:i w:val="0"/>
        <w:sz w:val="24"/>
        <w:szCs w:val="24"/>
      </w:rPr>
    </w:lvl>
    <w:lvl w:ilvl="1">
      <w:start w:val="1"/>
      <w:numFmt w:val="decimal"/>
      <w:lvlText w:val="Figure 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2" w15:restartNumberingAfterBreak="0">
    <w:nsid w:val="400C3D98"/>
    <w:multiLevelType w:val="hybridMultilevel"/>
    <w:tmpl w:val="4FEC6F8C"/>
    <w:lvl w:ilvl="0" w:tplc="1B4C8D18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59D3B6C"/>
    <w:multiLevelType w:val="hybridMultilevel"/>
    <w:tmpl w:val="9086E22E"/>
    <w:lvl w:ilvl="0" w:tplc="3D7C25D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343098"/>
    <w:multiLevelType w:val="hybridMultilevel"/>
    <w:tmpl w:val="387676D8"/>
    <w:lvl w:ilvl="0" w:tplc="48347BFE">
      <w:start w:val="1"/>
      <w:numFmt w:val="lowerLetter"/>
      <w:lvlText w:val="(%1)"/>
      <w:lvlJc w:val="left"/>
      <w:pPr>
        <w:ind w:left="720" w:hanging="360"/>
      </w:pPr>
      <w:rPr>
        <w:rFonts w:hint="default"/>
        <w:b w:val="0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7AC4EA7"/>
    <w:multiLevelType w:val="hybridMultilevel"/>
    <w:tmpl w:val="5BCAD988"/>
    <w:lvl w:ilvl="0" w:tplc="041F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26714978">
    <w:abstractNumId w:val="1"/>
  </w:num>
  <w:num w:numId="2" w16cid:durableId="572082416">
    <w:abstractNumId w:val="5"/>
  </w:num>
  <w:num w:numId="3" w16cid:durableId="94903154">
    <w:abstractNumId w:val="4"/>
  </w:num>
  <w:num w:numId="4" w16cid:durableId="1184516801">
    <w:abstractNumId w:val="3"/>
  </w:num>
  <w:num w:numId="5" w16cid:durableId="1450008406">
    <w:abstractNumId w:val="0"/>
  </w:num>
  <w:num w:numId="6" w16cid:durableId="94596231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3548"/>
    <w:rsid w:val="00000BE1"/>
    <w:rsid w:val="00003839"/>
    <w:rsid w:val="00005381"/>
    <w:rsid w:val="0001270A"/>
    <w:rsid w:val="00013A67"/>
    <w:rsid w:val="000254CD"/>
    <w:rsid w:val="00026E37"/>
    <w:rsid w:val="00027F99"/>
    <w:rsid w:val="00035661"/>
    <w:rsid w:val="00035E58"/>
    <w:rsid w:val="00036D4A"/>
    <w:rsid w:val="00046104"/>
    <w:rsid w:val="0004652B"/>
    <w:rsid w:val="000472B0"/>
    <w:rsid w:val="000502DE"/>
    <w:rsid w:val="00052520"/>
    <w:rsid w:val="00061BBD"/>
    <w:rsid w:val="000652CF"/>
    <w:rsid w:val="000652DB"/>
    <w:rsid w:val="00065522"/>
    <w:rsid w:val="00070037"/>
    <w:rsid w:val="0007197A"/>
    <w:rsid w:val="00071EBE"/>
    <w:rsid w:val="000720C7"/>
    <w:rsid w:val="000732DD"/>
    <w:rsid w:val="00073CB6"/>
    <w:rsid w:val="000753BB"/>
    <w:rsid w:val="00082C39"/>
    <w:rsid w:val="000943C4"/>
    <w:rsid w:val="000A1026"/>
    <w:rsid w:val="000A2F85"/>
    <w:rsid w:val="000A4930"/>
    <w:rsid w:val="000B0558"/>
    <w:rsid w:val="000B3A09"/>
    <w:rsid w:val="000B5CF2"/>
    <w:rsid w:val="000B6322"/>
    <w:rsid w:val="000B6357"/>
    <w:rsid w:val="000C41D7"/>
    <w:rsid w:val="000D038A"/>
    <w:rsid w:val="000E0817"/>
    <w:rsid w:val="000E267D"/>
    <w:rsid w:val="000F1B3C"/>
    <w:rsid w:val="000F4226"/>
    <w:rsid w:val="000F5725"/>
    <w:rsid w:val="000F790F"/>
    <w:rsid w:val="00100DE6"/>
    <w:rsid w:val="00102634"/>
    <w:rsid w:val="00105D0C"/>
    <w:rsid w:val="0010614C"/>
    <w:rsid w:val="00113EA9"/>
    <w:rsid w:val="001345E7"/>
    <w:rsid w:val="00141062"/>
    <w:rsid w:val="001425AC"/>
    <w:rsid w:val="00144E50"/>
    <w:rsid w:val="001452D3"/>
    <w:rsid w:val="00145A20"/>
    <w:rsid w:val="00147FD8"/>
    <w:rsid w:val="00152A33"/>
    <w:rsid w:val="001539E3"/>
    <w:rsid w:val="00153F23"/>
    <w:rsid w:val="00154E28"/>
    <w:rsid w:val="00155277"/>
    <w:rsid w:val="001563D1"/>
    <w:rsid w:val="00160C05"/>
    <w:rsid w:val="001625FF"/>
    <w:rsid w:val="00167777"/>
    <w:rsid w:val="00176023"/>
    <w:rsid w:val="00180FEA"/>
    <w:rsid w:val="00181960"/>
    <w:rsid w:val="0018413F"/>
    <w:rsid w:val="00192487"/>
    <w:rsid w:val="00195D96"/>
    <w:rsid w:val="001A1D42"/>
    <w:rsid w:val="001A24E1"/>
    <w:rsid w:val="001A551F"/>
    <w:rsid w:val="001A76E1"/>
    <w:rsid w:val="001B46D6"/>
    <w:rsid w:val="001C0E4B"/>
    <w:rsid w:val="001C4D78"/>
    <w:rsid w:val="001C718E"/>
    <w:rsid w:val="001C77E5"/>
    <w:rsid w:val="001D08B3"/>
    <w:rsid w:val="001D0C9D"/>
    <w:rsid w:val="001D1EDE"/>
    <w:rsid w:val="001D2F81"/>
    <w:rsid w:val="001D37A4"/>
    <w:rsid w:val="001D48D1"/>
    <w:rsid w:val="001D687D"/>
    <w:rsid w:val="001D6C5F"/>
    <w:rsid w:val="001D755A"/>
    <w:rsid w:val="001E6063"/>
    <w:rsid w:val="001F4C1C"/>
    <w:rsid w:val="001F6D69"/>
    <w:rsid w:val="00200AE2"/>
    <w:rsid w:val="0020762F"/>
    <w:rsid w:val="002147FE"/>
    <w:rsid w:val="0022541E"/>
    <w:rsid w:val="00225F62"/>
    <w:rsid w:val="0023041A"/>
    <w:rsid w:val="00230C1E"/>
    <w:rsid w:val="0023760A"/>
    <w:rsid w:val="00240946"/>
    <w:rsid w:val="00247523"/>
    <w:rsid w:val="00251806"/>
    <w:rsid w:val="002521D7"/>
    <w:rsid w:val="0025383F"/>
    <w:rsid w:val="00272FB9"/>
    <w:rsid w:val="00275ABB"/>
    <w:rsid w:val="00276CC7"/>
    <w:rsid w:val="00277BCC"/>
    <w:rsid w:val="002842AA"/>
    <w:rsid w:val="0028591E"/>
    <w:rsid w:val="0028683E"/>
    <w:rsid w:val="002A6583"/>
    <w:rsid w:val="002A7E27"/>
    <w:rsid w:val="002B7166"/>
    <w:rsid w:val="002C1210"/>
    <w:rsid w:val="002C2AF2"/>
    <w:rsid w:val="002C2BC0"/>
    <w:rsid w:val="002C594C"/>
    <w:rsid w:val="002D186D"/>
    <w:rsid w:val="002D5754"/>
    <w:rsid w:val="002E0C2E"/>
    <w:rsid w:val="002E1ACB"/>
    <w:rsid w:val="002E571B"/>
    <w:rsid w:val="002E656B"/>
    <w:rsid w:val="002F4AEC"/>
    <w:rsid w:val="002F4F9C"/>
    <w:rsid w:val="003029D4"/>
    <w:rsid w:val="00305991"/>
    <w:rsid w:val="00307E22"/>
    <w:rsid w:val="00316890"/>
    <w:rsid w:val="003310C6"/>
    <w:rsid w:val="00340204"/>
    <w:rsid w:val="003427DC"/>
    <w:rsid w:val="003436F9"/>
    <w:rsid w:val="003456FA"/>
    <w:rsid w:val="00346F6B"/>
    <w:rsid w:val="00347D27"/>
    <w:rsid w:val="00350D5B"/>
    <w:rsid w:val="0035288B"/>
    <w:rsid w:val="00353903"/>
    <w:rsid w:val="00364388"/>
    <w:rsid w:val="00365C1E"/>
    <w:rsid w:val="00366BB1"/>
    <w:rsid w:val="003670C1"/>
    <w:rsid w:val="003749B1"/>
    <w:rsid w:val="003827C7"/>
    <w:rsid w:val="00382E92"/>
    <w:rsid w:val="00385F92"/>
    <w:rsid w:val="003A194B"/>
    <w:rsid w:val="003B3B1C"/>
    <w:rsid w:val="003B7897"/>
    <w:rsid w:val="003C1F0A"/>
    <w:rsid w:val="003C3A96"/>
    <w:rsid w:val="003D33F9"/>
    <w:rsid w:val="003D447F"/>
    <w:rsid w:val="003E1EE1"/>
    <w:rsid w:val="003E4D25"/>
    <w:rsid w:val="003E694F"/>
    <w:rsid w:val="003F3AB1"/>
    <w:rsid w:val="003F59E4"/>
    <w:rsid w:val="003F6AB6"/>
    <w:rsid w:val="003F7240"/>
    <w:rsid w:val="0040062B"/>
    <w:rsid w:val="00400E4D"/>
    <w:rsid w:val="0040270E"/>
    <w:rsid w:val="004045CC"/>
    <w:rsid w:val="0040603F"/>
    <w:rsid w:val="004075B1"/>
    <w:rsid w:val="00420DEE"/>
    <w:rsid w:val="004234A5"/>
    <w:rsid w:val="0042599D"/>
    <w:rsid w:val="004303DA"/>
    <w:rsid w:val="00430DF7"/>
    <w:rsid w:val="00437AA3"/>
    <w:rsid w:val="00443041"/>
    <w:rsid w:val="00445A67"/>
    <w:rsid w:val="00447E41"/>
    <w:rsid w:val="00451536"/>
    <w:rsid w:val="0045794D"/>
    <w:rsid w:val="00464836"/>
    <w:rsid w:val="0046487B"/>
    <w:rsid w:val="004666F6"/>
    <w:rsid w:val="00467310"/>
    <w:rsid w:val="004713C6"/>
    <w:rsid w:val="004752B8"/>
    <w:rsid w:val="00475DA7"/>
    <w:rsid w:val="004763E3"/>
    <w:rsid w:val="004922AB"/>
    <w:rsid w:val="004A5758"/>
    <w:rsid w:val="004B23E6"/>
    <w:rsid w:val="004B336F"/>
    <w:rsid w:val="004B52C2"/>
    <w:rsid w:val="004B6B86"/>
    <w:rsid w:val="004C2EAD"/>
    <w:rsid w:val="004D0753"/>
    <w:rsid w:val="004D3DC7"/>
    <w:rsid w:val="004D6167"/>
    <w:rsid w:val="004D753D"/>
    <w:rsid w:val="004E2597"/>
    <w:rsid w:val="004E6722"/>
    <w:rsid w:val="004F089E"/>
    <w:rsid w:val="004F2F00"/>
    <w:rsid w:val="004F5029"/>
    <w:rsid w:val="004F620A"/>
    <w:rsid w:val="004F7364"/>
    <w:rsid w:val="00505449"/>
    <w:rsid w:val="00520E8A"/>
    <w:rsid w:val="005216FD"/>
    <w:rsid w:val="00522F22"/>
    <w:rsid w:val="00526194"/>
    <w:rsid w:val="00532523"/>
    <w:rsid w:val="005402F7"/>
    <w:rsid w:val="00544CB9"/>
    <w:rsid w:val="005503DD"/>
    <w:rsid w:val="0055644D"/>
    <w:rsid w:val="0057009B"/>
    <w:rsid w:val="00571E51"/>
    <w:rsid w:val="00573162"/>
    <w:rsid w:val="00576025"/>
    <w:rsid w:val="0058697B"/>
    <w:rsid w:val="00586B99"/>
    <w:rsid w:val="00591418"/>
    <w:rsid w:val="00595F6C"/>
    <w:rsid w:val="005A3930"/>
    <w:rsid w:val="005A5E0E"/>
    <w:rsid w:val="005A6FC0"/>
    <w:rsid w:val="005B0926"/>
    <w:rsid w:val="005B1B9A"/>
    <w:rsid w:val="005B4C0B"/>
    <w:rsid w:val="005B7184"/>
    <w:rsid w:val="005B7F7A"/>
    <w:rsid w:val="005B7FD6"/>
    <w:rsid w:val="005C6891"/>
    <w:rsid w:val="00601982"/>
    <w:rsid w:val="006052CD"/>
    <w:rsid w:val="00605D01"/>
    <w:rsid w:val="006119E2"/>
    <w:rsid w:val="006158F4"/>
    <w:rsid w:val="0062734F"/>
    <w:rsid w:val="00634668"/>
    <w:rsid w:val="00644D7D"/>
    <w:rsid w:val="00645B04"/>
    <w:rsid w:val="00651991"/>
    <w:rsid w:val="00652A04"/>
    <w:rsid w:val="006703C3"/>
    <w:rsid w:val="00673357"/>
    <w:rsid w:val="006743B2"/>
    <w:rsid w:val="00674C7D"/>
    <w:rsid w:val="006760E6"/>
    <w:rsid w:val="006761A1"/>
    <w:rsid w:val="006778B3"/>
    <w:rsid w:val="00677D1C"/>
    <w:rsid w:val="006813A8"/>
    <w:rsid w:val="006838AE"/>
    <w:rsid w:val="00683927"/>
    <w:rsid w:val="00693F87"/>
    <w:rsid w:val="00696F86"/>
    <w:rsid w:val="006A56A5"/>
    <w:rsid w:val="006B1945"/>
    <w:rsid w:val="006B2904"/>
    <w:rsid w:val="006C04A9"/>
    <w:rsid w:val="006C075F"/>
    <w:rsid w:val="006C43DE"/>
    <w:rsid w:val="006D0F9B"/>
    <w:rsid w:val="006D2721"/>
    <w:rsid w:val="006D40BF"/>
    <w:rsid w:val="006D6E50"/>
    <w:rsid w:val="006E0D50"/>
    <w:rsid w:val="006E685B"/>
    <w:rsid w:val="006F1B28"/>
    <w:rsid w:val="006F210B"/>
    <w:rsid w:val="006F46B4"/>
    <w:rsid w:val="007023DA"/>
    <w:rsid w:val="0070361E"/>
    <w:rsid w:val="00712060"/>
    <w:rsid w:val="00716BD8"/>
    <w:rsid w:val="007200CA"/>
    <w:rsid w:val="00720F56"/>
    <w:rsid w:val="00722C18"/>
    <w:rsid w:val="00723DAB"/>
    <w:rsid w:val="00733A84"/>
    <w:rsid w:val="007358DD"/>
    <w:rsid w:val="00742F57"/>
    <w:rsid w:val="0074501F"/>
    <w:rsid w:val="00746EFE"/>
    <w:rsid w:val="00762C00"/>
    <w:rsid w:val="007647AB"/>
    <w:rsid w:val="007650A6"/>
    <w:rsid w:val="007678B5"/>
    <w:rsid w:val="00770B5A"/>
    <w:rsid w:val="00772AD7"/>
    <w:rsid w:val="0077638C"/>
    <w:rsid w:val="00777D0C"/>
    <w:rsid w:val="007865A1"/>
    <w:rsid w:val="007939B5"/>
    <w:rsid w:val="00794B67"/>
    <w:rsid w:val="00795A2F"/>
    <w:rsid w:val="00795EA4"/>
    <w:rsid w:val="007A0FF7"/>
    <w:rsid w:val="007A2165"/>
    <w:rsid w:val="007B78C1"/>
    <w:rsid w:val="007C5525"/>
    <w:rsid w:val="007C58FB"/>
    <w:rsid w:val="007D2E63"/>
    <w:rsid w:val="007D648A"/>
    <w:rsid w:val="007E1FE4"/>
    <w:rsid w:val="007E37FB"/>
    <w:rsid w:val="007E619C"/>
    <w:rsid w:val="007E6ED8"/>
    <w:rsid w:val="007F4015"/>
    <w:rsid w:val="007F6DB3"/>
    <w:rsid w:val="007F6EFF"/>
    <w:rsid w:val="00804974"/>
    <w:rsid w:val="0081232D"/>
    <w:rsid w:val="00821A5B"/>
    <w:rsid w:val="00821E32"/>
    <w:rsid w:val="008264E5"/>
    <w:rsid w:val="008279EF"/>
    <w:rsid w:val="00827CDC"/>
    <w:rsid w:val="00834A5D"/>
    <w:rsid w:val="00835234"/>
    <w:rsid w:val="008415E1"/>
    <w:rsid w:val="00841669"/>
    <w:rsid w:val="0084220D"/>
    <w:rsid w:val="00844757"/>
    <w:rsid w:val="00851376"/>
    <w:rsid w:val="00851E1B"/>
    <w:rsid w:val="00852DA9"/>
    <w:rsid w:val="00855EF6"/>
    <w:rsid w:val="008560AB"/>
    <w:rsid w:val="00856537"/>
    <w:rsid w:val="00856CCC"/>
    <w:rsid w:val="00861B75"/>
    <w:rsid w:val="0086522C"/>
    <w:rsid w:val="00865B44"/>
    <w:rsid w:val="00870D09"/>
    <w:rsid w:val="00872A4B"/>
    <w:rsid w:val="00890455"/>
    <w:rsid w:val="00891A13"/>
    <w:rsid w:val="00893844"/>
    <w:rsid w:val="00895D36"/>
    <w:rsid w:val="008A5847"/>
    <w:rsid w:val="008B02BA"/>
    <w:rsid w:val="008B07B7"/>
    <w:rsid w:val="008B153E"/>
    <w:rsid w:val="008B1FD0"/>
    <w:rsid w:val="008B2DCD"/>
    <w:rsid w:val="008B7410"/>
    <w:rsid w:val="008C0419"/>
    <w:rsid w:val="008C0C4A"/>
    <w:rsid w:val="008C2DEE"/>
    <w:rsid w:val="008D2883"/>
    <w:rsid w:val="008E021A"/>
    <w:rsid w:val="008E29BB"/>
    <w:rsid w:val="008E4433"/>
    <w:rsid w:val="008E5FC3"/>
    <w:rsid w:val="008E65BC"/>
    <w:rsid w:val="008E673F"/>
    <w:rsid w:val="008F07B0"/>
    <w:rsid w:val="0090162E"/>
    <w:rsid w:val="00907ED6"/>
    <w:rsid w:val="00911CCA"/>
    <w:rsid w:val="00922D8F"/>
    <w:rsid w:val="0092373E"/>
    <w:rsid w:val="00927660"/>
    <w:rsid w:val="0094796C"/>
    <w:rsid w:val="00955C3D"/>
    <w:rsid w:val="009628F6"/>
    <w:rsid w:val="009721BC"/>
    <w:rsid w:val="009737C1"/>
    <w:rsid w:val="00976DBA"/>
    <w:rsid w:val="00976E70"/>
    <w:rsid w:val="00977A29"/>
    <w:rsid w:val="00981516"/>
    <w:rsid w:val="00982762"/>
    <w:rsid w:val="0099164B"/>
    <w:rsid w:val="009B2100"/>
    <w:rsid w:val="009B6BF4"/>
    <w:rsid w:val="009C0C60"/>
    <w:rsid w:val="009C1CEC"/>
    <w:rsid w:val="009C696D"/>
    <w:rsid w:val="009D1A94"/>
    <w:rsid w:val="009D2B54"/>
    <w:rsid w:val="009E4507"/>
    <w:rsid w:val="009E5173"/>
    <w:rsid w:val="009E78A9"/>
    <w:rsid w:val="009E7969"/>
    <w:rsid w:val="009E7D30"/>
    <w:rsid w:val="009F45B1"/>
    <w:rsid w:val="009F7218"/>
    <w:rsid w:val="00A0317D"/>
    <w:rsid w:val="00A04971"/>
    <w:rsid w:val="00A055AE"/>
    <w:rsid w:val="00A064E4"/>
    <w:rsid w:val="00A108E4"/>
    <w:rsid w:val="00A11028"/>
    <w:rsid w:val="00A13548"/>
    <w:rsid w:val="00A14315"/>
    <w:rsid w:val="00A24265"/>
    <w:rsid w:val="00A27AF5"/>
    <w:rsid w:val="00A33BC2"/>
    <w:rsid w:val="00A417FC"/>
    <w:rsid w:val="00A467AA"/>
    <w:rsid w:val="00A56911"/>
    <w:rsid w:val="00A62F0C"/>
    <w:rsid w:val="00A84A3D"/>
    <w:rsid w:val="00A865E4"/>
    <w:rsid w:val="00A9267C"/>
    <w:rsid w:val="00A94D6F"/>
    <w:rsid w:val="00A96B45"/>
    <w:rsid w:val="00AA2C70"/>
    <w:rsid w:val="00AA51BC"/>
    <w:rsid w:val="00AA7676"/>
    <w:rsid w:val="00AA7E0A"/>
    <w:rsid w:val="00AB007C"/>
    <w:rsid w:val="00AB7321"/>
    <w:rsid w:val="00AC4846"/>
    <w:rsid w:val="00AD2B42"/>
    <w:rsid w:val="00AD2FDA"/>
    <w:rsid w:val="00AD5614"/>
    <w:rsid w:val="00AF238E"/>
    <w:rsid w:val="00AF2976"/>
    <w:rsid w:val="00AF4DEF"/>
    <w:rsid w:val="00B00C01"/>
    <w:rsid w:val="00B047C9"/>
    <w:rsid w:val="00B04B76"/>
    <w:rsid w:val="00B05161"/>
    <w:rsid w:val="00B140DC"/>
    <w:rsid w:val="00B1419F"/>
    <w:rsid w:val="00B20996"/>
    <w:rsid w:val="00B22AEC"/>
    <w:rsid w:val="00B252B7"/>
    <w:rsid w:val="00B26DE1"/>
    <w:rsid w:val="00B309FB"/>
    <w:rsid w:val="00B325AD"/>
    <w:rsid w:val="00B32A75"/>
    <w:rsid w:val="00B338D3"/>
    <w:rsid w:val="00B37AF3"/>
    <w:rsid w:val="00B43022"/>
    <w:rsid w:val="00B4528F"/>
    <w:rsid w:val="00B51E3F"/>
    <w:rsid w:val="00B557A1"/>
    <w:rsid w:val="00B55DA1"/>
    <w:rsid w:val="00B6094B"/>
    <w:rsid w:val="00B61F0B"/>
    <w:rsid w:val="00B62E69"/>
    <w:rsid w:val="00B75128"/>
    <w:rsid w:val="00B80616"/>
    <w:rsid w:val="00B831F7"/>
    <w:rsid w:val="00B86A81"/>
    <w:rsid w:val="00B87AFE"/>
    <w:rsid w:val="00B93599"/>
    <w:rsid w:val="00BA2510"/>
    <w:rsid w:val="00BA2ED8"/>
    <w:rsid w:val="00BC1620"/>
    <w:rsid w:val="00BC3BCC"/>
    <w:rsid w:val="00BD1CB3"/>
    <w:rsid w:val="00BD3D87"/>
    <w:rsid w:val="00BD3DA1"/>
    <w:rsid w:val="00BE266F"/>
    <w:rsid w:val="00BE5842"/>
    <w:rsid w:val="00BF6BE6"/>
    <w:rsid w:val="00C01087"/>
    <w:rsid w:val="00C034D5"/>
    <w:rsid w:val="00C0717C"/>
    <w:rsid w:val="00C14929"/>
    <w:rsid w:val="00C15699"/>
    <w:rsid w:val="00C2023E"/>
    <w:rsid w:val="00C20AAC"/>
    <w:rsid w:val="00C265B0"/>
    <w:rsid w:val="00C329F4"/>
    <w:rsid w:val="00C41BB2"/>
    <w:rsid w:val="00C42844"/>
    <w:rsid w:val="00C506E1"/>
    <w:rsid w:val="00C62641"/>
    <w:rsid w:val="00C63E75"/>
    <w:rsid w:val="00C64DDD"/>
    <w:rsid w:val="00C65A5C"/>
    <w:rsid w:val="00C66B5A"/>
    <w:rsid w:val="00C67E88"/>
    <w:rsid w:val="00C71F62"/>
    <w:rsid w:val="00C7230D"/>
    <w:rsid w:val="00C7522B"/>
    <w:rsid w:val="00C8223F"/>
    <w:rsid w:val="00C87397"/>
    <w:rsid w:val="00C92113"/>
    <w:rsid w:val="00C952DE"/>
    <w:rsid w:val="00CA259C"/>
    <w:rsid w:val="00CA45E3"/>
    <w:rsid w:val="00CA6CE0"/>
    <w:rsid w:val="00CB3F88"/>
    <w:rsid w:val="00CB5DB6"/>
    <w:rsid w:val="00CB6D82"/>
    <w:rsid w:val="00CC2177"/>
    <w:rsid w:val="00CC4F4E"/>
    <w:rsid w:val="00CC5F22"/>
    <w:rsid w:val="00CC76EA"/>
    <w:rsid w:val="00CC7B4F"/>
    <w:rsid w:val="00CD42D4"/>
    <w:rsid w:val="00CD42E7"/>
    <w:rsid w:val="00CD79C3"/>
    <w:rsid w:val="00CE19EC"/>
    <w:rsid w:val="00CE1A4C"/>
    <w:rsid w:val="00CF0730"/>
    <w:rsid w:val="00D102E0"/>
    <w:rsid w:val="00D11C1A"/>
    <w:rsid w:val="00D120EE"/>
    <w:rsid w:val="00D13887"/>
    <w:rsid w:val="00D143EA"/>
    <w:rsid w:val="00D15D51"/>
    <w:rsid w:val="00D17C54"/>
    <w:rsid w:val="00D25663"/>
    <w:rsid w:val="00D275A7"/>
    <w:rsid w:val="00D30FDC"/>
    <w:rsid w:val="00D33835"/>
    <w:rsid w:val="00D36FD4"/>
    <w:rsid w:val="00D4314F"/>
    <w:rsid w:val="00D45C42"/>
    <w:rsid w:val="00D477D8"/>
    <w:rsid w:val="00D5175D"/>
    <w:rsid w:val="00D529C3"/>
    <w:rsid w:val="00D6029D"/>
    <w:rsid w:val="00D61118"/>
    <w:rsid w:val="00D63CEE"/>
    <w:rsid w:val="00D70461"/>
    <w:rsid w:val="00D725F5"/>
    <w:rsid w:val="00D742D9"/>
    <w:rsid w:val="00D82043"/>
    <w:rsid w:val="00D83037"/>
    <w:rsid w:val="00D96D7E"/>
    <w:rsid w:val="00DA2853"/>
    <w:rsid w:val="00DA4362"/>
    <w:rsid w:val="00DB7F0B"/>
    <w:rsid w:val="00DC5BA1"/>
    <w:rsid w:val="00DD5954"/>
    <w:rsid w:val="00DD6B4E"/>
    <w:rsid w:val="00DE1253"/>
    <w:rsid w:val="00DE65CA"/>
    <w:rsid w:val="00DF31D2"/>
    <w:rsid w:val="00E01C6C"/>
    <w:rsid w:val="00E13D44"/>
    <w:rsid w:val="00E21D06"/>
    <w:rsid w:val="00E27AFB"/>
    <w:rsid w:val="00E33045"/>
    <w:rsid w:val="00E358FE"/>
    <w:rsid w:val="00E47842"/>
    <w:rsid w:val="00E51E09"/>
    <w:rsid w:val="00E56FEA"/>
    <w:rsid w:val="00E6204E"/>
    <w:rsid w:val="00E6364A"/>
    <w:rsid w:val="00E706CC"/>
    <w:rsid w:val="00E750BB"/>
    <w:rsid w:val="00E75C8D"/>
    <w:rsid w:val="00E76B70"/>
    <w:rsid w:val="00E831A0"/>
    <w:rsid w:val="00E90007"/>
    <w:rsid w:val="00E910E0"/>
    <w:rsid w:val="00E9364B"/>
    <w:rsid w:val="00E97E41"/>
    <w:rsid w:val="00EA268A"/>
    <w:rsid w:val="00EA3A60"/>
    <w:rsid w:val="00EA4F44"/>
    <w:rsid w:val="00EA5E45"/>
    <w:rsid w:val="00EA6E9F"/>
    <w:rsid w:val="00EB0006"/>
    <w:rsid w:val="00EB2B6F"/>
    <w:rsid w:val="00EB5869"/>
    <w:rsid w:val="00EC3F43"/>
    <w:rsid w:val="00ED2B71"/>
    <w:rsid w:val="00ED4ECB"/>
    <w:rsid w:val="00ED60FB"/>
    <w:rsid w:val="00ED7543"/>
    <w:rsid w:val="00ED7804"/>
    <w:rsid w:val="00EE0BEF"/>
    <w:rsid w:val="00EE45B8"/>
    <w:rsid w:val="00F00116"/>
    <w:rsid w:val="00F012DC"/>
    <w:rsid w:val="00F03A55"/>
    <w:rsid w:val="00F061C0"/>
    <w:rsid w:val="00F06C74"/>
    <w:rsid w:val="00F11CDC"/>
    <w:rsid w:val="00F1311E"/>
    <w:rsid w:val="00F13A7F"/>
    <w:rsid w:val="00F14CFB"/>
    <w:rsid w:val="00F319C2"/>
    <w:rsid w:val="00F32C58"/>
    <w:rsid w:val="00F40F3E"/>
    <w:rsid w:val="00F50ACC"/>
    <w:rsid w:val="00F529FF"/>
    <w:rsid w:val="00F52CC3"/>
    <w:rsid w:val="00F571E4"/>
    <w:rsid w:val="00F57C58"/>
    <w:rsid w:val="00F608D9"/>
    <w:rsid w:val="00F63663"/>
    <w:rsid w:val="00F63943"/>
    <w:rsid w:val="00F7228A"/>
    <w:rsid w:val="00F73ECA"/>
    <w:rsid w:val="00F740E2"/>
    <w:rsid w:val="00F76CDF"/>
    <w:rsid w:val="00F80A4A"/>
    <w:rsid w:val="00F81453"/>
    <w:rsid w:val="00F8277B"/>
    <w:rsid w:val="00F8344E"/>
    <w:rsid w:val="00F83EC2"/>
    <w:rsid w:val="00FA0F55"/>
    <w:rsid w:val="00FA3052"/>
    <w:rsid w:val="00FA3396"/>
    <w:rsid w:val="00FB0192"/>
    <w:rsid w:val="00FB1CF8"/>
    <w:rsid w:val="00FC1C57"/>
    <w:rsid w:val="00FD7E24"/>
    <w:rsid w:val="00FE2097"/>
    <w:rsid w:val="00FE6592"/>
    <w:rsid w:val="00FF5635"/>
    <w:rsid w:val="00FF5A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C95A524"/>
  <w15:docId w15:val="{14434783-6811-422B-BAD2-41CDAA5493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tr-TR" w:eastAsia="tr-T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06CC"/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8E29BB"/>
    <w:pPr>
      <w:keepNext/>
      <w:keepLines/>
      <w:spacing w:after="0" w:line="240" w:lineRule="auto"/>
      <w:outlineLvl w:val="2"/>
    </w:pPr>
    <w:rPr>
      <w:rFonts w:ascii="Cambria" w:eastAsiaTheme="majorEastAsia" w:hAnsi="Cambria" w:cstheme="majorBidi"/>
      <w:b/>
      <w:bCs/>
      <w:sz w:val="24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KonuBal">
    <w:name w:val="Title"/>
    <w:basedOn w:val="Normal"/>
    <w:link w:val="KonuBalChar"/>
    <w:qFormat/>
    <w:rsid w:val="00651991"/>
    <w:pPr>
      <w:spacing w:after="0" w:line="240" w:lineRule="auto"/>
      <w:jc w:val="center"/>
    </w:pPr>
    <w:rPr>
      <w:rFonts w:ascii="Times New Roman" w:eastAsia="Times New Roman" w:hAnsi="Times New Roman" w:cs="Times New Roman"/>
      <w:b/>
      <w:sz w:val="24"/>
      <w:szCs w:val="20"/>
    </w:rPr>
  </w:style>
  <w:style w:type="character" w:customStyle="1" w:styleId="KonuBalChar">
    <w:name w:val="Konu Başlığı Char"/>
    <w:basedOn w:val="VarsaylanParagrafYazTipi"/>
    <w:link w:val="KonuBal"/>
    <w:rsid w:val="00651991"/>
    <w:rPr>
      <w:rFonts w:ascii="Times New Roman" w:eastAsia="Times New Roman" w:hAnsi="Times New Roman" w:cs="Times New Roman"/>
      <w:b/>
      <w:sz w:val="24"/>
      <w:szCs w:val="20"/>
      <w:lang w:eastAsia="tr-TR"/>
    </w:rPr>
  </w:style>
  <w:style w:type="paragraph" w:styleId="GvdeMetni2">
    <w:name w:val="Body Text 2"/>
    <w:basedOn w:val="Normal"/>
    <w:link w:val="GvdeMetni2Char"/>
    <w:rsid w:val="00651991"/>
    <w:pPr>
      <w:tabs>
        <w:tab w:val="left" w:pos="426"/>
      </w:tabs>
      <w:spacing w:after="0" w:line="240" w:lineRule="auto"/>
      <w:jc w:val="both"/>
    </w:pPr>
    <w:rPr>
      <w:rFonts w:ascii="Times New Roman" w:eastAsia="Times New Roman" w:hAnsi="Times New Roman" w:cs="Times New Roman"/>
      <w:b/>
      <w:sz w:val="24"/>
      <w:szCs w:val="20"/>
    </w:rPr>
  </w:style>
  <w:style w:type="character" w:customStyle="1" w:styleId="GvdeMetni2Char">
    <w:name w:val="Gövde Metni 2 Char"/>
    <w:basedOn w:val="VarsaylanParagrafYazTipi"/>
    <w:link w:val="GvdeMetni2"/>
    <w:rsid w:val="00651991"/>
    <w:rPr>
      <w:rFonts w:ascii="Times New Roman" w:eastAsia="Times New Roman" w:hAnsi="Times New Roman" w:cs="Times New Roman"/>
      <w:b/>
      <w:sz w:val="24"/>
      <w:szCs w:val="20"/>
      <w:lang w:eastAsia="tr-TR"/>
    </w:rPr>
  </w:style>
  <w:style w:type="character" w:styleId="Kpr">
    <w:name w:val="Hyperlink"/>
    <w:basedOn w:val="VarsaylanParagrafYazTipi"/>
    <w:uiPriority w:val="99"/>
    <w:unhideWhenUsed/>
    <w:rsid w:val="00F8277B"/>
    <w:rPr>
      <w:color w:val="0000FF" w:themeColor="hyperlink"/>
      <w:u w:val="single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4027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40270E"/>
    <w:rPr>
      <w:rFonts w:ascii="Tahoma" w:hAnsi="Tahoma" w:cs="Tahoma"/>
      <w:sz w:val="16"/>
      <w:szCs w:val="16"/>
    </w:rPr>
  </w:style>
  <w:style w:type="paragraph" w:styleId="stBilgi">
    <w:name w:val="header"/>
    <w:basedOn w:val="Normal"/>
    <w:link w:val="stBilgiChar"/>
    <w:uiPriority w:val="99"/>
    <w:unhideWhenUsed/>
    <w:rsid w:val="00E358F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E358FE"/>
  </w:style>
  <w:style w:type="paragraph" w:styleId="AltBilgi">
    <w:name w:val="footer"/>
    <w:basedOn w:val="Normal"/>
    <w:link w:val="AltBilgiChar"/>
    <w:uiPriority w:val="99"/>
    <w:unhideWhenUsed/>
    <w:rsid w:val="00E358F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E358FE"/>
  </w:style>
  <w:style w:type="table" w:styleId="TabloKlavuzu">
    <w:name w:val="Table Grid"/>
    <w:basedOn w:val="NormalTablo"/>
    <w:uiPriority w:val="59"/>
    <w:rsid w:val="00B6094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YerTutucuMetni">
    <w:name w:val="Placeholder Text"/>
    <w:basedOn w:val="VarsaylanParagrafYazTipi"/>
    <w:uiPriority w:val="99"/>
    <w:semiHidden/>
    <w:rsid w:val="00A33BC2"/>
    <w:rPr>
      <w:color w:val="808080"/>
    </w:rPr>
  </w:style>
  <w:style w:type="paragraph" w:customStyle="1" w:styleId="SekilFBESablonEKLER">
    <w:name w:val="Sekil_FBE_Sablon_EKLER"/>
    <w:basedOn w:val="Normal"/>
    <w:next w:val="Normal"/>
    <w:autoRedefine/>
    <w:rsid w:val="00777D0C"/>
    <w:pPr>
      <w:numPr>
        <w:numId w:val="1"/>
      </w:numPr>
      <w:spacing w:before="120" w:after="240" w:line="240" w:lineRule="auto"/>
      <w:jc w:val="center"/>
    </w:pPr>
    <w:rPr>
      <w:rFonts w:ascii="Times New Roman" w:eastAsia="Times New Roman" w:hAnsi="Times New Roman" w:cs="Times New Roman"/>
      <w:noProof/>
      <w:sz w:val="24"/>
      <w:szCs w:val="24"/>
      <w:lang w:val="en-GB"/>
    </w:rPr>
  </w:style>
  <w:style w:type="paragraph" w:customStyle="1" w:styleId="nsayfalarmetinstili">
    <w:name w:val="ön sayfalar metin stili"/>
    <w:basedOn w:val="Normal"/>
    <w:rsid w:val="00804974"/>
    <w:pPr>
      <w:spacing w:before="120" w:after="120" w:line="240" w:lineRule="auto"/>
      <w:jc w:val="both"/>
    </w:pPr>
    <w:rPr>
      <w:rFonts w:ascii="Calibri" w:eastAsia="Times New Roman" w:hAnsi="Calibri" w:cs="Times New Roman"/>
      <w:sz w:val="24"/>
      <w:szCs w:val="20"/>
    </w:rPr>
  </w:style>
  <w:style w:type="character" w:customStyle="1" w:styleId="Balk3Char">
    <w:name w:val="Başlık 3 Char"/>
    <w:basedOn w:val="VarsaylanParagrafYazTipi"/>
    <w:link w:val="Balk3"/>
    <w:uiPriority w:val="9"/>
    <w:rsid w:val="008E29BB"/>
    <w:rPr>
      <w:rFonts w:ascii="Cambria" w:eastAsiaTheme="majorEastAsia" w:hAnsi="Cambria" w:cstheme="majorBidi"/>
      <w:b/>
      <w:bCs/>
      <w:sz w:val="24"/>
    </w:rPr>
  </w:style>
  <w:style w:type="paragraph" w:styleId="ListeParagraf">
    <w:name w:val="List Paragraph"/>
    <w:basedOn w:val="Normal"/>
    <w:uiPriority w:val="34"/>
    <w:qFormat/>
    <w:rsid w:val="008E29B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184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5674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8659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301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53575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13400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467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11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521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47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3355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1210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5906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02503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444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417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87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1013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28368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24599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68059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594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16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764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732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1500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78667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35157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9576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3480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11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567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64369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3369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32736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54208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tuik.gov.tr/PreHaberBultenleri.do?id=18693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4A75CD55-37FE-4C41-BEFE-CC1A384F14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0</Pages>
  <Words>1913</Words>
  <Characters>10909</Characters>
  <Application>Microsoft Office Word</Application>
  <DocSecurity>0</DocSecurity>
  <Lines>90</Lines>
  <Paragraphs>25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>SDÜ</Company>
  <LinksUpToDate>false</LinksUpToDate>
  <CharactersWithSpaces>12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uzun</dc:creator>
  <cp:lastModifiedBy>Ayşe DELİGÖZ</cp:lastModifiedBy>
  <cp:revision>2</cp:revision>
  <cp:lastPrinted>2019-04-24T10:15:00Z</cp:lastPrinted>
  <dcterms:created xsi:type="dcterms:W3CDTF">2026-02-20T09:00:00Z</dcterms:created>
  <dcterms:modified xsi:type="dcterms:W3CDTF">2026-02-20T09:00:00Z</dcterms:modified>
</cp:coreProperties>
</file>